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1F16B6"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to estimate COVID-related transmission parameters, in addition to projecting COVID-19 counts</w:t>
      </w:r>
      <w:r w:rsidR="00B04887">
        <w:t xml:space="preserve">, while accounting for pre-symptomatic infectiousness, time-varying ascertainment rates,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ascertained infectious (I), unascertain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ascertained cases would seek medical care and thus be quarantined by hospitalization. </w:t>
      </w:r>
      <w:r w:rsidR="009F5D9C">
        <w:t xml:space="preserve">The model described and implemented here relies on the same methodology and arguments as presented by the authors of the SAPHIRE model. The only difference is that while the original model analyzed data from China over a time period of December 2019 to March 2020 (which constituted the initial days of the pandemic in China), we analyze data from India, for the initial period of the pandemic in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 or cumulative death counts. </w:t>
      </w:r>
      <w:r w:rsidR="009F5D9C" w:rsidRPr="001B44F8">
        <w:rPr>
          <w:color w:val="000000" w:themeColor="text1"/>
        </w:rPr>
        <w:t>The R package for implementing this general model for understanding disease dynamics is publicly available at</w:t>
      </w:r>
      <w:hyperlink r:id="rId9">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lastRenderedPageBreak/>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3129BE"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3129BE"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3129BE"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3129BE"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3129BE"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3129BE"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3129BE"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224D05F7" w14:textId="3E8C94F3" w:rsidR="00CD61DF" w:rsidRPr="00D965BB"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ascertained cases (defined as the number of individuals that an ascertained case can infect per day), </w:t>
      </w:r>
      <m:oMath>
        <m:r>
          <m:rPr>
            <m:sty m:val="p"/>
          </m:rPr>
          <w:rPr>
            <w:rFonts w:ascii="Cambria Math" w:hAnsi="Cambria Math"/>
          </w:rPr>
          <m:t>α</m:t>
        </m:r>
      </m:oMath>
      <w:r>
        <w:t xml:space="preserve"> is the ratio of the transmission rate of unascertained cases to that of ascertain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p>
    <w:p w14:paraId="4B56A059" w14:textId="77777777" w:rsidR="002418A4" w:rsidRDefault="002418A4" w:rsidP="00487208">
      <w:pPr>
        <w:keepNext/>
        <w:spacing w:line="480" w:lineRule="auto"/>
        <w:jc w:val="both"/>
      </w:pPr>
      <w:r>
        <w:rPr>
          <w:noProof/>
        </w:rPr>
        <w:lastRenderedPageBreak/>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5588A51A" w14:textId="64123271" w:rsidR="008304CF" w:rsidRDefault="002418A4" w:rsidP="00487208">
      <w:pPr>
        <w:pStyle w:val="a6"/>
        <w:spacing w:line="480" w:lineRule="auto"/>
        <w:jc w:val="center"/>
      </w:pPr>
      <w:r w:rsidRPr="008E6145">
        <w:t xml:space="preserve">Figure </w:t>
      </w:r>
      <w:fldSimple w:instr=" SEQ Figure \* ARABIC ">
        <w:r w:rsidR="008D4950">
          <w:rPr>
            <w:noProof/>
          </w:rPr>
          <w:t>3</w:t>
        </w:r>
      </w:fldSimple>
      <w:r w:rsidRPr="008E6145">
        <w:t>:</w:t>
      </w:r>
      <w:r>
        <w:t xml:space="preserve"> </w:t>
      </w:r>
      <w:r w:rsidRPr="007409BD">
        <w:t xml:space="preserve">The </w:t>
      </w:r>
      <w:r w:rsidR="0071117E">
        <w:t>SAPHIRE</w:t>
      </w:r>
      <w:r w:rsidRPr="007409BD">
        <w:t xml:space="preserve"> model with separate compartments for the latent, unascertained and ascertained cases.</w:t>
      </w:r>
    </w:p>
    <w:p w14:paraId="78B3B3BE" w14:textId="77777777" w:rsidR="004977EB" w:rsidRDefault="004977EB" w:rsidP="00487208">
      <w:pPr>
        <w:pStyle w:val="a6"/>
        <w:spacing w:line="480" w:lineRule="auto"/>
        <w:jc w:val="both"/>
      </w:pP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3129BE"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6364E63A" w14:textId="1A72AFD3" w:rsidR="00980BAC" w:rsidRDefault="008304CF" w:rsidP="00487208">
      <w:pPr>
        <w:spacing w:line="480" w:lineRule="auto"/>
        <w:jc w:val="both"/>
        <w:rPr>
          <w:color w:val="000000"/>
          <w:shd w:val="clear" w:color="auto" w:fill="FFFFFF"/>
        </w:rPr>
      </w:pPr>
      <w:r>
        <w:rPr>
          <w:color w:val="000000"/>
          <w:shd w:val="clear" w:color="auto" w:fill="FFFFFF"/>
        </w:rPr>
        <w:t>in which the three terms represent infections contributed by pre-symptomatic individuals, unascertained cases and ascertained cases, respectively. The model adjusts the infectious periods of each type of case by taking population movement (</w:t>
      </w:r>
      <m:oMath>
        <m:r>
          <w:rPr>
            <w:rFonts w:ascii="Cambria Math" w:hAnsi="Cambria Math"/>
            <w:color w:val="000000"/>
            <w:shd w:val="clear" w:color="auto" w:fill="FFFFFF"/>
          </w:rPr>
          <m:t>n</m:t>
        </m:r>
        <m:r>
          <m:rPr>
            <m:lit/>
          </m:rPr>
          <w:rPr>
            <w:rFonts w:ascii="Cambria Math" w:hAnsi="Cambria Math"/>
            <w:color w:val="000000"/>
            <w:shd w:val="clear" w:color="auto" w:fill="FFFFFF"/>
          </w:rPr>
          <m:t>/</m:t>
        </m:r>
        <m:r>
          <w:rPr>
            <w:rFonts w:ascii="Cambria Math" w:hAnsi="Cambria Math"/>
            <w:color w:val="000000"/>
            <w:shd w:val="clear" w:color="auto" w:fill="FFFFFF"/>
          </w:rPr>
          <m:t>N</m:t>
        </m:r>
      </m:oMath>
      <w:r>
        <w:rPr>
          <w:color w:val="000000"/>
          <w:shd w:val="clear" w:color="auto" w:fill="FFFFFF"/>
        </w:rPr>
        <w:t xml:space="preserve">) and isolation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 For the case of India, we set </w:t>
      </w:r>
      <m:oMath>
        <m:r>
          <w:rPr>
            <w:rFonts w:ascii="Cambria Math" w:hAnsi="Cambria Math"/>
            <w:color w:val="000000"/>
            <w:shd w:val="clear" w:color="auto" w:fill="FFFFFF"/>
          </w:rPr>
          <m:t>n = 0.</m:t>
        </m:r>
      </m:oMath>
      <w:r>
        <w:rPr>
          <w:color w:val="000000"/>
          <w:shd w:val="clear" w:color="auto" w:fill="FFFFFF"/>
        </w:rPr>
        <w:t xml:space="preserve"> </w:t>
      </w:r>
    </w:p>
    <w:p w14:paraId="7D72D2F5" w14:textId="11BC7EFF" w:rsidR="00FC27A1" w:rsidRPr="00EF5D72" w:rsidRDefault="00FC27A1" w:rsidP="00B46D61">
      <w:pPr>
        <w:spacing w:line="480" w:lineRule="auto"/>
        <w:rPr>
          <w:ins w:id="0" w:author="Xuelin" w:date="2021-03-11T16:25:00Z"/>
          <w:rFonts w:cstheme="minorHAnsi"/>
          <w:shd w:val="clear" w:color="auto" w:fill="FFFFFF"/>
        </w:rPr>
        <w:pPrChange w:id="1" w:author="Gu, Xuelin" w:date="2021-03-11T17:46:00Z">
          <w:pPr/>
        </w:pPrChange>
      </w:pPr>
      <w:ins w:id="2" w:author="Xuelin" w:date="2021-03-11T16:25:00Z">
        <w:r w:rsidRPr="00EF5D72">
          <w:rPr>
            <w:rFonts w:cstheme="minorHAnsi"/>
            <w:shd w:val="clear" w:color="auto" w:fill="FFFFFF"/>
          </w:rPr>
          <w:t>Initial states and parameter settings: We set α=0.55, assuming lower transmissibility for unascertained cases</w:t>
        </w:r>
        <w:r w:rsidRPr="00EF5D72">
          <w:rPr>
            <w:rFonts w:cstheme="minorHAnsi"/>
            <w:shd w:val="clear" w:color="auto" w:fill="FFFFFF"/>
            <w:vertAlign w:val="superscript"/>
          </w:rPr>
          <w:t>1</w:t>
        </w:r>
        <w:r w:rsidRPr="00EF5D72">
          <w:rPr>
            <w:rFonts w:cstheme="minorHAnsi"/>
            <w:shd w:val="clear" w:color="auto" w:fill="FFFFFF"/>
          </w:rPr>
          <w:t xml:space="preserve">. Compartment </w:t>
        </w:r>
      </w:ins>
      <m:oMath>
        <m:r>
          <w:ins w:id="3" w:author="Xuelin" w:date="2021-03-11T16:25:00Z">
            <w:rPr>
              <w:rFonts w:ascii="Cambria Math" w:hAnsi="Cambria Math" w:cstheme="minorHAnsi"/>
              <w:shd w:val="clear" w:color="auto" w:fill="FFFFFF"/>
            </w:rPr>
            <m:t>P</m:t>
          </w:ins>
        </m:r>
      </m:oMath>
      <w:ins w:id="4" w:author="Xuelin" w:date="2021-03-11T16:25:00Z">
        <w:r w:rsidRPr="00EF5D72">
          <w:rPr>
            <w:rFonts w:cstheme="minorHAnsi"/>
            <w:shd w:val="clear" w:color="auto" w:fill="FFFFFF"/>
          </w:rPr>
          <w:t xml:space="preserve"> contains both ascertained and unascertained cases in the pre-symptomatic </w:t>
        </w:r>
        <w:r w:rsidRPr="00EF5D72">
          <w:rPr>
            <w:rFonts w:cstheme="minorHAnsi"/>
            <w:shd w:val="clear" w:color="auto" w:fill="FFFFFF"/>
          </w:rPr>
          <w:lastRenderedPageBreak/>
          <w:t xml:space="preserve">phase. We set the transmissibility of </w:t>
        </w:r>
      </w:ins>
      <m:oMath>
        <m:r>
          <w:ins w:id="5" w:author="Xuelin" w:date="2021-03-11T16:25:00Z">
            <w:rPr>
              <w:rFonts w:ascii="Cambria Math" w:hAnsi="Cambria Math" w:cstheme="minorHAnsi"/>
              <w:shd w:val="clear" w:color="auto" w:fill="FFFFFF"/>
            </w:rPr>
            <m:t>P</m:t>
          </w:ins>
        </m:r>
      </m:oMath>
      <w:ins w:id="6" w:author="Xuelin" w:date="2021-03-11T16:25:00Z">
        <w:r w:rsidRPr="00EF5D72">
          <w:rPr>
            <w:rFonts w:cstheme="minorHAnsi"/>
            <w:shd w:val="clear" w:color="auto" w:fill="FFFFFF"/>
          </w:rPr>
          <w:t xml:space="preserve"> to be the same as unascertained cases, because it has been reported that the majority of cases are unascertained</w:t>
        </w:r>
        <w:r w:rsidRPr="00EF5D72">
          <w:rPr>
            <w:rFonts w:cstheme="minorHAnsi"/>
            <w:shd w:val="clear" w:color="auto" w:fill="FFFFFF"/>
            <w:vertAlign w:val="superscript"/>
          </w:rPr>
          <w:t>1</w:t>
        </w:r>
        <w:r w:rsidRPr="00EF5D72">
          <w:rPr>
            <w:rFonts w:cstheme="minorHAnsi"/>
            <w:shd w:val="clear" w:color="auto" w:fill="FFFFFF"/>
          </w:rPr>
          <w:t xml:space="preserve">. We assumed an incubation period of 5.2 days and a pre-symptomatic infectious period </w:t>
        </w:r>
      </w:ins>
      <m:oMath>
        <m:sSub>
          <m:sSubPr>
            <m:ctrlPr>
              <w:ins w:id="7" w:author="Xuelin" w:date="2021-03-11T16:25:00Z">
                <w:rPr>
                  <w:rFonts w:ascii="Cambria Math" w:hAnsi="Cambria Math" w:cstheme="minorHAnsi"/>
                  <w:i/>
                  <w:shd w:val="clear" w:color="auto" w:fill="FFFFFF"/>
                </w:rPr>
              </w:ins>
            </m:ctrlPr>
          </m:sSubPr>
          <m:e>
            <m:r>
              <w:ins w:id="8" w:author="Xuelin" w:date="2021-03-11T16:25:00Z">
                <w:rPr>
                  <w:rFonts w:ascii="Cambria Math" w:hAnsi="Cambria Math" w:cstheme="minorHAnsi"/>
                  <w:shd w:val="clear" w:color="auto" w:fill="FFFFFF"/>
                </w:rPr>
                <m:t>D</m:t>
              </w:ins>
            </m:r>
          </m:e>
          <m:sub>
            <m:r>
              <w:ins w:id="9" w:author="Xuelin" w:date="2021-03-11T16:25:00Z">
                <w:rPr>
                  <w:rFonts w:ascii="Cambria Math" w:hAnsi="Cambria Math" w:cstheme="minorHAnsi"/>
                  <w:shd w:val="clear" w:color="auto" w:fill="FFFFFF"/>
                </w:rPr>
                <m:t>p</m:t>
              </w:ins>
            </m:r>
          </m:sub>
        </m:sSub>
      </m:oMath>
      <w:ins w:id="10" w:author="Xuelin" w:date="2021-03-11T16:25:00Z">
        <w:r w:rsidRPr="00EF5D72">
          <w:rPr>
            <w:rFonts w:cstheme="minorHAnsi"/>
            <w:shd w:val="clear" w:color="auto" w:fill="FFFFFF"/>
          </w:rPr>
          <w:t>=2.3 days</w:t>
        </w:r>
        <w:r w:rsidRPr="00EF5D72">
          <w:rPr>
            <w:rFonts w:cstheme="minorHAnsi"/>
            <w:shd w:val="clear" w:color="auto" w:fill="FFFFFF"/>
            <w:vertAlign w:val="superscript"/>
          </w:rPr>
          <w:t>2,3</w:t>
        </w:r>
        <w:r w:rsidRPr="00EF5D72">
          <w:rPr>
            <w:rFonts w:cstheme="minorHAnsi"/>
            <w:shd w:val="clear" w:color="auto" w:fill="FFFFFF"/>
          </w:rPr>
          <w:t xml:space="preserve">. Thus, the latent period was </w:t>
        </w:r>
      </w:ins>
      <m:oMath>
        <m:sSub>
          <m:sSubPr>
            <m:ctrlPr>
              <w:ins w:id="11" w:author="Xuelin" w:date="2021-03-11T16:25:00Z">
                <w:rPr>
                  <w:rFonts w:ascii="Cambria Math" w:hAnsi="Cambria Math" w:cstheme="minorHAnsi"/>
                  <w:i/>
                  <w:shd w:val="clear" w:color="auto" w:fill="FFFFFF"/>
                </w:rPr>
              </w:ins>
            </m:ctrlPr>
          </m:sSubPr>
          <m:e>
            <m:r>
              <w:ins w:id="12" w:author="Xuelin" w:date="2021-03-11T16:25:00Z">
                <w:rPr>
                  <w:rFonts w:ascii="Cambria Math" w:hAnsi="Cambria Math" w:cstheme="minorHAnsi"/>
                  <w:shd w:val="clear" w:color="auto" w:fill="FFFFFF"/>
                </w:rPr>
                <m:t>D</m:t>
              </w:ins>
            </m:r>
          </m:e>
          <m:sub>
            <m:r>
              <w:ins w:id="13" w:author="Xuelin" w:date="2021-03-11T16:25:00Z">
                <w:rPr>
                  <w:rFonts w:ascii="Cambria Math" w:hAnsi="Cambria Math" w:cstheme="minorHAnsi"/>
                  <w:shd w:val="clear" w:color="auto" w:fill="FFFFFF"/>
                </w:rPr>
                <m:t>e</m:t>
              </w:ins>
            </m:r>
          </m:sub>
        </m:sSub>
      </m:oMath>
      <w:ins w:id="14" w:author="Xuelin" w:date="2021-03-11T16:25:00Z">
        <w:r w:rsidRPr="00EF5D72">
          <w:rPr>
            <w:rFonts w:cstheme="minorHAnsi"/>
            <w:shd w:val="clear" w:color="auto" w:fill="FFFFFF"/>
          </w:rPr>
          <w:t>=2.9 days. Because pre-symptomatic infectiousness was estimated to account for 44% of the total infections from ascertained cases</w:t>
        </w:r>
        <w:r w:rsidRPr="00EF5D72">
          <w:rPr>
            <w:rFonts w:cstheme="minorHAnsi"/>
            <w:shd w:val="clear" w:color="auto" w:fill="FFFFFF"/>
            <w:vertAlign w:val="superscript"/>
          </w:rPr>
          <w:t>2</w:t>
        </w:r>
        <w:r w:rsidRPr="00EF5D72">
          <w:rPr>
            <w:rFonts w:cstheme="minorHAnsi"/>
            <w:shd w:val="clear" w:color="auto" w:fill="FFFFFF"/>
          </w:rPr>
          <w:t>, we set the mean of total infectious period as (</w:t>
        </w:r>
      </w:ins>
      <m:oMath>
        <m:sSub>
          <m:sSubPr>
            <m:ctrlPr>
              <w:ins w:id="15" w:author="Xuelin" w:date="2021-03-11T16:25:00Z">
                <w:rPr>
                  <w:rFonts w:ascii="Cambria Math" w:hAnsi="Cambria Math" w:cstheme="minorHAnsi"/>
                  <w:i/>
                  <w:shd w:val="clear" w:color="auto" w:fill="FFFFFF"/>
                </w:rPr>
              </w:ins>
            </m:ctrlPr>
          </m:sSubPr>
          <m:e>
            <m:r>
              <w:ins w:id="16" w:author="Xuelin" w:date="2021-03-11T16:25:00Z">
                <w:rPr>
                  <w:rFonts w:ascii="Cambria Math" w:hAnsi="Cambria Math" w:cstheme="minorHAnsi"/>
                  <w:shd w:val="clear" w:color="auto" w:fill="FFFFFF"/>
                </w:rPr>
                <m:t>D</m:t>
              </w:ins>
            </m:r>
          </m:e>
          <m:sub>
            <m:r>
              <w:ins w:id="17" w:author="Xuelin" w:date="2021-03-11T16:25:00Z">
                <w:rPr>
                  <w:rFonts w:ascii="Cambria Math" w:hAnsi="Cambria Math" w:cstheme="minorHAnsi"/>
                  <w:shd w:val="clear" w:color="auto" w:fill="FFFFFF"/>
                </w:rPr>
                <m:t>p</m:t>
              </w:ins>
            </m:r>
          </m:sub>
        </m:sSub>
      </m:oMath>
      <w:ins w:id="18" w:author="Xuelin" w:date="2021-03-11T16:25:00Z">
        <w:r w:rsidRPr="00EF5D72">
          <w:rPr>
            <w:rFonts w:cstheme="minorHAnsi"/>
            <w:shd w:val="clear" w:color="auto" w:fill="FFFFFF"/>
          </w:rPr>
          <w:t>+</w:t>
        </w:r>
      </w:ins>
      <m:oMath>
        <m:sSub>
          <m:sSubPr>
            <m:ctrlPr>
              <w:ins w:id="19" w:author="Xuelin" w:date="2021-03-11T16:25:00Z">
                <w:rPr>
                  <w:rFonts w:ascii="Cambria Math" w:hAnsi="Cambria Math" w:cstheme="minorHAnsi"/>
                  <w:i/>
                  <w:shd w:val="clear" w:color="auto" w:fill="FFFFFF"/>
                </w:rPr>
              </w:ins>
            </m:ctrlPr>
          </m:sSubPr>
          <m:e>
            <m:r>
              <w:ins w:id="20" w:author="Xuelin" w:date="2021-03-11T16:25:00Z">
                <w:rPr>
                  <w:rFonts w:ascii="Cambria Math" w:hAnsi="Cambria Math" w:cstheme="minorHAnsi"/>
                  <w:shd w:val="clear" w:color="auto" w:fill="FFFFFF"/>
                </w:rPr>
                <m:t>D</m:t>
              </w:ins>
            </m:r>
          </m:e>
          <m:sub>
            <m:r>
              <w:ins w:id="21" w:author="Xuelin" w:date="2021-03-11T16:25:00Z">
                <w:rPr>
                  <w:rFonts w:ascii="Cambria Math" w:hAnsi="Cambria Math" w:cstheme="minorHAnsi"/>
                  <w:shd w:val="clear" w:color="auto" w:fill="FFFFFF"/>
                </w:rPr>
                <m:t>i</m:t>
              </w:ins>
            </m:r>
          </m:sub>
        </m:sSub>
      </m:oMath>
      <w:ins w:id="22" w:author="Xuelin" w:date="2021-03-11T16:25:00Z">
        <w:r w:rsidRPr="00EF5D72">
          <w:rPr>
            <w:rFonts w:cstheme="minorHAnsi"/>
            <w:shd w:val="clear" w:color="auto" w:fill="FFFFFF"/>
          </w:rPr>
          <w:t>)=</w:t>
        </w:r>
      </w:ins>
      <m:oMath>
        <m:sSub>
          <m:sSubPr>
            <m:ctrlPr>
              <w:ins w:id="23" w:author="Xuelin" w:date="2021-03-11T16:25:00Z">
                <w:rPr>
                  <w:rFonts w:ascii="Cambria Math" w:hAnsi="Cambria Math" w:cstheme="minorHAnsi"/>
                  <w:i/>
                  <w:shd w:val="clear" w:color="auto" w:fill="FFFFFF"/>
                </w:rPr>
              </w:ins>
            </m:ctrlPr>
          </m:sSubPr>
          <m:e>
            <m:r>
              <w:ins w:id="24" w:author="Xuelin" w:date="2021-03-11T16:25:00Z">
                <w:rPr>
                  <w:rFonts w:ascii="Cambria Math" w:hAnsi="Cambria Math" w:cstheme="minorHAnsi"/>
                  <w:shd w:val="clear" w:color="auto" w:fill="FFFFFF"/>
                </w:rPr>
                <m:t>D</m:t>
              </w:ins>
            </m:r>
          </m:e>
          <m:sub>
            <m:r>
              <w:ins w:id="25" w:author="Xuelin" w:date="2021-03-11T16:25:00Z">
                <w:rPr>
                  <w:rFonts w:ascii="Cambria Math" w:hAnsi="Cambria Math" w:cstheme="minorHAnsi"/>
                  <w:shd w:val="clear" w:color="auto" w:fill="FFFFFF"/>
                </w:rPr>
                <m:t>p</m:t>
              </w:ins>
            </m:r>
          </m:sub>
        </m:sSub>
      </m:oMath>
      <w:ins w:id="26" w:author="Xuelin" w:date="2021-03-11T16:25:00Z">
        <w:r w:rsidRPr="00EF5D72">
          <w:rPr>
            <w:rFonts w:cstheme="minorHAnsi"/>
            <w:shd w:val="clear" w:color="auto" w:fill="FFFFFF"/>
          </w:rPr>
          <w:t>/0.44=5.2 days, assuming constant infectiousness across the pre-symptomatic and symptomatic phases of ascertained cases</w:t>
        </w:r>
        <w:r w:rsidRPr="00EF5D72">
          <w:rPr>
            <w:rFonts w:cstheme="minorHAnsi"/>
            <w:shd w:val="clear" w:color="auto" w:fill="FFFFFF"/>
            <w:vertAlign w:val="superscript"/>
          </w:rPr>
          <w:t>4</w:t>
        </w:r>
        <w:r w:rsidRPr="00EF5D72">
          <w:rPr>
            <w:rFonts w:cstheme="minorHAnsi"/>
            <w:shd w:val="clear" w:color="auto" w:fill="FFFFFF"/>
          </w:rPr>
          <w:t xml:space="preserve"> – thus the mean symptomatic infectious period was </w:t>
        </w:r>
      </w:ins>
      <m:oMath>
        <m:sSub>
          <m:sSubPr>
            <m:ctrlPr>
              <w:ins w:id="27" w:author="Xuelin" w:date="2021-03-11T16:25:00Z">
                <w:rPr>
                  <w:rFonts w:ascii="Cambria Math" w:hAnsi="Cambria Math" w:cstheme="minorHAnsi"/>
                  <w:i/>
                  <w:shd w:val="clear" w:color="auto" w:fill="FFFFFF"/>
                </w:rPr>
              </w:ins>
            </m:ctrlPr>
          </m:sSubPr>
          <m:e>
            <m:r>
              <w:ins w:id="28" w:author="Xuelin" w:date="2021-03-11T16:25:00Z">
                <w:rPr>
                  <w:rFonts w:ascii="Cambria Math" w:hAnsi="Cambria Math" w:cstheme="minorHAnsi"/>
                  <w:shd w:val="clear" w:color="auto" w:fill="FFFFFF"/>
                </w:rPr>
                <m:t>D</m:t>
              </w:ins>
            </m:r>
          </m:e>
          <m:sub>
            <m:r>
              <w:ins w:id="29" w:author="Xuelin" w:date="2021-03-11T16:25:00Z">
                <w:rPr>
                  <w:rFonts w:ascii="Cambria Math" w:hAnsi="Cambria Math" w:cstheme="minorHAnsi"/>
                  <w:shd w:val="clear" w:color="auto" w:fill="FFFFFF"/>
                </w:rPr>
                <m:t>i</m:t>
              </w:ins>
            </m:r>
          </m:sub>
        </m:sSub>
      </m:oMath>
      <w:ins w:id="30" w:author="Xuelin" w:date="2021-03-11T16:25:00Z">
        <w:r w:rsidRPr="00EF5D72">
          <w:rPr>
            <w:rFonts w:cstheme="minorHAnsi"/>
            <w:shd w:val="clear" w:color="auto" w:fill="FFFFFF"/>
          </w:rPr>
          <w:t xml:space="preserve">=2.9 days. We set an isolation period of </w:t>
        </w:r>
      </w:ins>
      <m:oMath>
        <m:sSub>
          <m:sSubPr>
            <m:ctrlPr>
              <w:ins w:id="31" w:author="Xuelin" w:date="2021-03-11T16:25:00Z">
                <w:rPr>
                  <w:rFonts w:ascii="Cambria Math" w:hAnsi="Cambria Math" w:cstheme="minorHAnsi"/>
                  <w:i/>
                  <w:shd w:val="clear" w:color="auto" w:fill="FFFFFF"/>
                </w:rPr>
              </w:ins>
            </m:ctrlPr>
          </m:sSubPr>
          <m:e>
            <m:r>
              <w:ins w:id="32" w:author="Xuelin" w:date="2021-03-11T16:25:00Z">
                <w:rPr>
                  <w:rFonts w:ascii="Cambria Math" w:hAnsi="Cambria Math" w:cstheme="minorHAnsi"/>
                  <w:shd w:val="clear" w:color="auto" w:fill="FFFFFF"/>
                </w:rPr>
                <m:t>D</m:t>
              </w:ins>
            </m:r>
          </m:e>
          <m:sub>
            <m:r>
              <w:ins w:id="33" w:author="Xuelin" w:date="2021-03-11T16:25:00Z">
                <w:rPr>
                  <w:rFonts w:ascii="Cambria Math" w:hAnsi="Cambria Math" w:cstheme="minorHAnsi"/>
                  <w:shd w:val="clear" w:color="auto" w:fill="FFFFFF"/>
                </w:rPr>
                <m:t>h</m:t>
              </w:ins>
            </m:r>
          </m:sub>
        </m:sSub>
      </m:oMath>
      <w:ins w:id="34" w:author="Xuelin" w:date="2021-03-11T16:25:00Z">
        <w:r w:rsidRPr="00EF5D72">
          <w:rPr>
            <w:rFonts w:cstheme="minorHAnsi"/>
            <w:shd w:val="clear" w:color="auto" w:fill="FFFFFF"/>
          </w:rPr>
          <w:t>=17 days based on the study investigating the hospital stay in Karnataka</w:t>
        </w:r>
      </w:ins>
      <w:ins w:id="35" w:author="Gu, Xuelin" w:date="2021-03-11T17:46:00Z">
        <w:r w:rsidR="00B46D61" w:rsidRPr="00EF5D72">
          <w:rPr>
            <w:rFonts w:cstheme="minorHAnsi"/>
            <w:shd w:val="clear" w:color="auto" w:fill="FFFFFF"/>
            <w:vertAlign w:val="superscript"/>
          </w:rPr>
          <w:t>5</w:t>
        </w:r>
      </w:ins>
      <w:ins w:id="36" w:author="Xuelin" w:date="2021-03-11T16:25:00Z">
        <w:r w:rsidRPr="00EF5D72">
          <w:rPr>
            <w:rFonts w:cstheme="minorHAnsi"/>
            <w:shd w:val="clear" w:color="auto" w:fill="FFFFFF"/>
          </w:rPr>
          <w:t>, but this parameter has no effect on the model fitting procedure, or the final parameter estimates as we fit daily new cases under this method</w:t>
        </w:r>
        <w:del w:id="37" w:author="Gu, Xuelin" w:date="2021-03-11T17:46:00Z">
          <w:r w:rsidRPr="00EF5D72" w:rsidDel="00B46D61">
            <w:rPr>
              <w:rFonts w:cstheme="minorHAnsi"/>
              <w:shd w:val="clear" w:color="auto" w:fill="FFFFFF"/>
              <w:vertAlign w:val="superscript"/>
            </w:rPr>
            <w:delText>5</w:delText>
          </w:r>
        </w:del>
        <w:r w:rsidRPr="00EF5D72">
          <w:rPr>
            <w:rFonts w:cstheme="minorHAnsi"/>
            <w:shd w:val="clear" w:color="auto" w:fill="FFFFFF"/>
          </w:rPr>
          <w:t xml:space="preserve">. The duration from the onset of symptoms to isolation was estimated to be </w:t>
        </w:r>
      </w:ins>
      <m:oMath>
        <m:sSub>
          <m:sSubPr>
            <m:ctrlPr>
              <w:ins w:id="38" w:author="Xuelin" w:date="2021-03-11T16:25:00Z">
                <w:rPr>
                  <w:rFonts w:ascii="Cambria Math" w:hAnsi="Cambria Math" w:cstheme="minorHAnsi"/>
                  <w:i/>
                  <w:shd w:val="clear" w:color="auto" w:fill="FFFFFF"/>
                </w:rPr>
              </w:ins>
            </m:ctrlPr>
          </m:sSubPr>
          <m:e>
            <m:r>
              <w:ins w:id="39" w:author="Xuelin" w:date="2021-03-11T16:25:00Z">
                <w:rPr>
                  <w:rFonts w:ascii="Cambria Math" w:hAnsi="Cambria Math" w:cstheme="minorHAnsi"/>
                  <w:shd w:val="clear" w:color="auto" w:fill="FFFFFF"/>
                </w:rPr>
                <m:t>D</m:t>
              </w:ins>
            </m:r>
          </m:e>
          <m:sub>
            <m:r>
              <w:ins w:id="40" w:author="Xuelin" w:date="2021-03-11T16:25:00Z">
                <w:rPr>
                  <w:rFonts w:ascii="Cambria Math" w:hAnsi="Cambria Math" w:cstheme="minorHAnsi"/>
                  <w:shd w:val="clear" w:color="auto" w:fill="FFFFFF"/>
                </w:rPr>
                <m:t>q</m:t>
              </w:ins>
            </m:r>
          </m:sub>
        </m:sSub>
      </m:oMath>
      <w:ins w:id="41" w:author="Xuelin" w:date="2021-03-11T16:25:00Z">
        <w:r w:rsidRPr="00EF5D72">
          <w:rPr>
            <w:rFonts w:cstheme="minorHAnsi"/>
            <w:shd w:val="clear" w:color="auto" w:fill="FFFFFF"/>
          </w:rPr>
          <w:t>=7 days</w:t>
        </w:r>
        <w:r w:rsidRPr="00EF5D72">
          <w:rPr>
            <w:rFonts w:cstheme="minorHAnsi"/>
            <w:shd w:val="clear" w:color="auto" w:fill="FFFFFF"/>
            <w:vertAlign w:val="superscript"/>
          </w:rPr>
          <w:t>6,7</w:t>
        </w:r>
        <w:r w:rsidRPr="00EF5D72">
          <w:rPr>
            <w:rFonts w:cstheme="minorHAnsi"/>
            <w:shd w:val="clear" w:color="auto" w:fill="FFFFFF"/>
          </w:rPr>
          <w:t xml:space="preserve">. On the basis of the parameter settings above, the initial state of the model is specified on March 15. The initial </w:t>
        </w:r>
        <w:r w:rsidRPr="00B46D61">
          <w:rPr>
            <w:bCs/>
            <w:rPrChange w:id="42" w:author="Gu, Xuelin" w:date="2021-03-11T17:46:00Z">
              <w:rPr>
                <w:rFonts w:cstheme="minorHAnsi"/>
                <w:shd w:val="clear" w:color="auto" w:fill="FFFFFF"/>
              </w:rPr>
            </w:rPrChange>
          </w:rPr>
          <w:t xml:space="preserve">number of ascertained symptomatic cases </w:t>
        </w:r>
        <w:r w:rsidRPr="00B46D61">
          <w:rPr>
            <w:rFonts w:ascii="Cambria Math" w:hAnsi="Cambria Math" w:cs="Cambria Math"/>
            <w:bCs/>
            <w:rPrChange w:id="43" w:author="Gu, Xuelin" w:date="2021-03-11T17:46:00Z">
              <w:rPr>
                <w:rFonts w:ascii="Cambria Math" w:hAnsi="Cambria Math" w:cs="Cambria Math"/>
                <w:shd w:val="clear" w:color="auto" w:fill="FFFFFF"/>
              </w:rPr>
            </w:rPrChange>
          </w:rPr>
          <w:t>𝐼</w:t>
        </w:r>
        <w:r w:rsidRPr="00B46D61">
          <w:rPr>
            <w:bCs/>
            <w:rPrChange w:id="44" w:author="Gu, Xuelin" w:date="2021-03-11T17:46:00Z">
              <w:rPr>
                <w:rFonts w:cstheme="minorHAnsi"/>
                <w:shd w:val="clear" w:color="auto" w:fill="FFFFFF"/>
              </w:rPr>
            </w:rPrChange>
          </w:rPr>
          <w:t>(0) is  specified  as  the  number  ascertained  cases  in which individuals experienced symptom onset during 12-14 March. The initial ascertainment rate is assumed to be</w:t>
        </w:r>
      </w:ins>
      <m:oMath>
        <m:r>
          <w:ins w:id="45" w:author="Xuelin" w:date="2021-03-11T16:25:00Z">
            <m:rPr>
              <m:sty m:val="p"/>
            </m:rPr>
            <w:rPr>
              <w:rFonts w:ascii="Cambria Math" w:hAnsi="Cambria Math"/>
              <w:rPrChange w:id="46" w:author="Gu, Xuelin" w:date="2021-03-11T17:46:00Z">
                <w:rPr>
                  <w:rFonts w:ascii="Cambria Math" w:hAnsi="Cambria Math" w:cstheme="minorHAnsi"/>
                  <w:shd w:val="clear" w:color="auto" w:fill="FFFFFF"/>
                </w:rPr>
              </w:rPrChange>
            </w:rPr>
            <m:t xml:space="preserve"> </m:t>
          </w:ins>
        </m:r>
        <m:sSub>
          <m:sSubPr>
            <m:ctrlPr>
              <w:ins w:id="47" w:author="Xuelin" w:date="2021-03-11T16:25:00Z">
                <w:rPr>
                  <w:rFonts w:ascii="Cambria Math" w:hAnsi="Cambria Math"/>
                  <w:bCs/>
                  <w:rPrChange w:id="48" w:author="Gu, Xuelin" w:date="2021-03-11T17:46:00Z">
                    <w:rPr>
                      <w:rFonts w:ascii="Cambria Math" w:hAnsi="Cambria Math" w:cstheme="minorHAnsi"/>
                      <w:i/>
                      <w:shd w:val="clear" w:color="auto" w:fill="FFFFFF"/>
                    </w:rPr>
                  </w:rPrChange>
                </w:rPr>
              </w:ins>
            </m:ctrlPr>
          </m:sSubPr>
          <m:e>
            <m:r>
              <w:ins w:id="49" w:author="Xuelin" w:date="2021-03-11T16:25:00Z">
                <w:rPr>
                  <w:rFonts w:ascii="Cambria Math" w:hAnsi="Cambria Math"/>
                  <w:rPrChange w:id="50" w:author="Gu, Xuelin" w:date="2021-03-11T17:46:00Z">
                    <w:rPr>
                      <w:rFonts w:ascii="Cambria Math" w:hAnsi="Cambria Math" w:cstheme="minorHAnsi"/>
                      <w:shd w:val="clear" w:color="auto" w:fill="FFFFFF"/>
                    </w:rPr>
                  </w:rPrChange>
                </w:rPr>
                <m:t>r</m:t>
              </w:ins>
            </m:r>
          </m:e>
          <m:sub>
            <m:r>
              <w:ins w:id="51" w:author="Xuelin" w:date="2021-03-11T16:25:00Z">
                <m:rPr>
                  <m:sty m:val="p"/>
                </m:rPr>
                <w:rPr>
                  <w:rFonts w:ascii="Cambria Math" w:hAnsi="Cambria Math"/>
                  <w:rPrChange w:id="52" w:author="Gu, Xuelin" w:date="2021-03-11T17:46:00Z">
                    <w:rPr>
                      <w:rFonts w:ascii="Cambria Math" w:hAnsi="Cambria Math" w:cstheme="minorHAnsi"/>
                      <w:shd w:val="clear" w:color="auto" w:fill="FFFFFF"/>
                    </w:rPr>
                  </w:rPrChange>
                </w:rPr>
                <m:t>0</m:t>
              </w:ins>
            </m:r>
          </m:sub>
        </m:sSub>
      </m:oMath>
      <w:ins w:id="53" w:author="Xuelin" w:date="2021-03-11T16:25:00Z">
        <w:r w:rsidRPr="00B46D61">
          <w:rPr>
            <w:bCs/>
            <w:rPrChange w:id="54" w:author="Gu, Xuelin" w:date="2021-03-11T17:46:00Z">
              <w:rPr>
                <w:rFonts w:cstheme="minorHAnsi"/>
                <w:shd w:val="clear" w:color="auto" w:fill="FFFFFF"/>
              </w:rPr>
            </w:rPrChange>
          </w:rPr>
          <w:t xml:space="preserve"> </w:t>
        </w:r>
        <w:r w:rsidRPr="00B46D61">
          <w:rPr>
            <w:bCs/>
            <w:rPrChange w:id="55" w:author="Gu, Xuelin" w:date="2021-03-11T17:46:00Z">
              <w:rPr>
                <w:rFonts w:cstheme="minorHAnsi"/>
                <w:highlight w:val="yellow"/>
                <w:shd w:val="clear" w:color="auto" w:fill="FFFFFF"/>
              </w:rPr>
            </w:rPrChange>
          </w:rPr>
          <w:t>(</w:t>
        </w:r>
      </w:ins>
      <m:oMath>
        <m:sSub>
          <m:sSubPr>
            <m:ctrlPr>
              <w:ins w:id="56" w:author="Xuelin" w:date="2021-03-11T16:25:00Z">
                <w:rPr>
                  <w:rFonts w:ascii="Cambria Math" w:hAnsi="Cambria Math"/>
                  <w:bCs/>
                  <w:rPrChange w:id="57" w:author="Gu, Xuelin" w:date="2021-03-11T17:46:00Z">
                    <w:rPr>
                      <w:rFonts w:ascii="Cambria Math" w:hAnsi="Cambria Math" w:cstheme="minorHAnsi"/>
                      <w:i/>
                      <w:highlight w:val="yellow"/>
                      <w:shd w:val="clear" w:color="auto" w:fill="FFFFFF"/>
                    </w:rPr>
                  </w:rPrChange>
                </w:rPr>
              </w:ins>
            </m:ctrlPr>
          </m:sSubPr>
          <m:e>
            <m:r>
              <w:ins w:id="58" w:author="Xuelin" w:date="2021-03-11T16:25:00Z">
                <w:rPr>
                  <w:rFonts w:ascii="Cambria Math" w:hAnsi="Cambria Math"/>
                  <w:rPrChange w:id="59" w:author="Gu, Xuelin" w:date="2021-03-11T17:46:00Z">
                    <w:rPr>
                      <w:rFonts w:ascii="Cambria Math" w:hAnsi="Cambria Math" w:cstheme="minorHAnsi"/>
                      <w:highlight w:val="yellow"/>
                      <w:shd w:val="clear" w:color="auto" w:fill="FFFFFF"/>
                    </w:rPr>
                  </w:rPrChange>
                </w:rPr>
                <m:t>r</m:t>
              </w:ins>
            </m:r>
          </m:e>
          <m:sub>
            <m:r>
              <w:ins w:id="60" w:author="Xuelin" w:date="2021-03-11T16:25:00Z">
                <m:rPr>
                  <m:sty m:val="p"/>
                </m:rPr>
                <w:rPr>
                  <w:rFonts w:ascii="Cambria Math" w:hAnsi="Cambria Math"/>
                  <w:rPrChange w:id="61" w:author="Gu, Xuelin" w:date="2021-03-11T17:46:00Z">
                    <w:rPr>
                      <w:rFonts w:ascii="Cambria Math" w:hAnsi="Cambria Math" w:cstheme="minorHAnsi"/>
                      <w:highlight w:val="yellow"/>
                      <w:shd w:val="clear" w:color="auto" w:fill="FFFFFF"/>
                    </w:rPr>
                  </w:rPrChange>
                </w:rPr>
                <m:t>0</m:t>
              </w:ins>
            </m:r>
          </m:sub>
        </m:sSub>
      </m:oMath>
      <w:ins w:id="62" w:author="Xuelin" w:date="2021-03-11T16:25:00Z">
        <w:r w:rsidRPr="00B46D61">
          <w:rPr>
            <w:bCs/>
            <w:rPrChange w:id="63" w:author="Gu, Xuelin" w:date="2021-03-11T17:46:00Z">
              <w:rPr>
                <w:rFonts w:cstheme="minorHAnsi"/>
                <w:highlight w:val="yellow"/>
                <w:shd w:val="clear" w:color="auto" w:fill="FFFFFF"/>
              </w:rPr>
            </w:rPrChange>
          </w:rPr>
          <w:t xml:space="preserve"> = 0.10)</w:t>
        </w:r>
        <w:r w:rsidRPr="00B46D61">
          <w:rPr>
            <w:bCs/>
            <w:rPrChange w:id="64" w:author="Gu, Xuelin" w:date="2021-03-11T17:46:00Z">
              <w:rPr>
                <w:rFonts w:cstheme="minorHAnsi"/>
                <w:shd w:val="clear" w:color="auto" w:fill="FFFFFF"/>
                <w:vertAlign w:val="superscript"/>
              </w:rPr>
            </w:rPrChange>
          </w:rPr>
          <w:t>8</w:t>
        </w:r>
        <w:r w:rsidRPr="00B46D61">
          <w:rPr>
            <w:bCs/>
            <w:rPrChange w:id="65" w:author="Gu, Xuelin" w:date="2021-03-11T17:46:00Z">
              <w:rPr>
                <w:rFonts w:cstheme="minorHAnsi"/>
                <w:shd w:val="clear" w:color="auto" w:fill="FFFFFF"/>
              </w:rPr>
            </w:rPrChange>
          </w:rPr>
          <w:t xml:space="preserve">, and thus the initial number of unascertained cases is </w:t>
        </w:r>
        <w:r w:rsidRPr="00B46D61">
          <w:rPr>
            <w:rFonts w:ascii="Cambria Math" w:hAnsi="Cambria Math" w:cs="Cambria Math"/>
            <w:bCs/>
            <w:rPrChange w:id="66" w:author="Gu, Xuelin" w:date="2021-03-11T17:46:00Z">
              <w:rPr>
                <w:rFonts w:ascii="Cambria Math" w:hAnsi="Cambria Math" w:cs="Cambria Math"/>
                <w:shd w:val="clear" w:color="auto" w:fill="FFFFFF"/>
              </w:rPr>
            </w:rPrChange>
          </w:rPr>
          <w:t>𝐴</w:t>
        </w:r>
        <w:r w:rsidRPr="00B46D61">
          <w:rPr>
            <w:bCs/>
            <w:rPrChange w:id="67" w:author="Gu, Xuelin" w:date="2021-03-11T17:46:00Z">
              <w:rPr>
                <w:rFonts w:cstheme="minorHAnsi"/>
                <w:shd w:val="clear" w:color="auto" w:fill="FFFFFF"/>
              </w:rPr>
            </w:rPrChange>
          </w:rPr>
          <w:t>(0) =</w:t>
        </w:r>
      </w:ins>
      <m:oMath>
        <m:sSubSup>
          <m:sSubSupPr>
            <m:ctrlPr>
              <w:ins w:id="68" w:author="Xuelin" w:date="2021-03-11T16:25:00Z">
                <w:rPr>
                  <w:rFonts w:ascii="Cambria Math" w:hAnsi="Cambria Math"/>
                  <w:bCs/>
                  <w:rPrChange w:id="69" w:author="Gu, Xuelin" w:date="2021-03-11T17:46:00Z">
                    <w:rPr>
                      <w:rFonts w:ascii="Cambria Math" w:hAnsi="Cambria Math" w:cstheme="minorHAnsi"/>
                      <w:i/>
                      <w:shd w:val="clear" w:color="auto" w:fill="FFFFFF"/>
                    </w:rPr>
                  </w:rPrChange>
                </w:rPr>
              </w:ins>
            </m:ctrlPr>
          </m:sSubSupPr>
          <m:e>
            <m:r>
              <w:ins w:id="70" w:author="Xuelin" w:date="2021-03-11T16:25:00Z">
                <w:rPr>
                  <w:rFonts w:ascii="Cambria Math" w:hAnsi="Cambria Math"/>
                  <w:rPrChange w:id="71" w:author="Gu, Xuelin" w:date="2021-03-11T17:46:00Z">
                    <w:rPr>
                      <w:rFonts w:ascii="Cambria Math" w:hAnsi="Cambria Math" w:cstheme="minorHAnsi"/>
                      <w:shd w:val="clear" w:color="auto" w:fill="FFFFFF"/>
                    </w:rPr>
                  </w:rPrChange>
                </w:rPr>
                <m:t>r</m:t>
              </w:ins>
            </m:r>
          </m:e>
          <m:sub>
            <m:r>
              <w:ins w:id="72" w:author="Xuelin" w:date="2021-03-11T16:25:00Z">
                <m:rPr>
                  <m:sty m:val="p"/>
                </m:rPr>
                <w:rPr>
                  <w:rFonts w:ascii="Cambria Math" w:hAnsi="Cambria Math"/>
                  <w:rPrChange w:id="73" w:author="Gu, Xuelin" w:date="2021-03-11T17:46:00Z">
                    <w:rPr>
                      <w:rFonts w:ascii="Cambria Math" w:hAnsi="Cambria Math" w:cstheme="minorHAnsi"/>
                      <w:shd w:val="clear" w:color="auto" w:fill="FFFFFF"/>
                    </w:rPr>
                  </w:rPrChange>
                </w:rPr>
                <m:t>0</m:t>
              </w:ins>
            </m:r>
          </m:sub>
          <m:sup>
            <m:r>
              <w:ins w:id="74" w:author="Xuelin" w:date="2021-03-11T16:25:00Z">
                <m:rPr>
                  <m:sty m:val="p"/>
                </m:rPr>
                <w:rPr>
                  <w:rFonts w:ascii="Cambria Math" w:hAnsi="Cambria Math"/>
                  <w:rPrChange w:id="75" w:author="Gu, Xuelin" w:date="2021-03-11T17:46:00Z">
                    <w:rPr>
                      <w:rFonts w:ascii="Cambria Math" w:hAnsi="Cambria Math" w:cstheme="minorHAnsi"/>
                      <w:shd w:val="clear" w:color="auto" w:fill="FFFFFF"/>
                    </w:rPr>
                  </w:rPrChange>
                </w:rPr>
                <m:t>-1</m:t>
              </w:ins>
            </m:r>
          </m:sup>
        </m:sSubSup>
      </m:oMath>
      <w:ins w:id="76" w:author="Xuelin" w:date="2021-03-11T16:25:00Z">
        <w:r w:rsidRPr="00B46D61">
          <w:rPr>
            <w:bCs/>
            <w:rPrChange w:id="77" w:author="Gu, Xuelin" w:date="2021-03-11T17:46:00Z">
              <w:rPr>
                <w:rFonts w:cstheme="minorHAnsi"/>
                <w:shd w:val="clear" w:color="auto" w:fill="FFFFFF"/>
              </w:rPr>
            </w:rPrChange>
          </w:rPr>
          <w:t>(1−</w:t>
        </w:r>
      </w:ins>
      <m:oMath>
        <m:sSub>
          <m:sSubPr>
            <m:ctrlPr>
              <w:ins w:id="78" w:author="Xuelin" w:date="2021-03-11T16:25:00Z">
                <w:rPr>
                  <w:rFonts w:ascii="Cambria Math" w:hAnsi="Cambria Math"/>
                  <w:bCs/>
                  <w:rPrChange w:id="79" w:author="Gu, Xuelin" w:date="2021-03-11T17:46:00Z">
                    <w:rPr>
                      <w:rFonts w:ascii="Cambria Math" w:hAnsi="Cambria Math" w:cstheme="minorHAnsi"/>
                      <w:i/>
                      <w:shd w:val="clear" w:color="auto" w:fill="FFFFFF"/>
                    </w:rPr>
                  </w:rPrChange>
                </w:rPr>
              </w:ins>
            </m:ctrlPr>
          </m:sSubPr>
          <m:e>
            <m:r>
              <w:ins w:id="80" w:author="Xuelin" w:date="2021-03-11T16:25:00Z">
                <w:rPr>
                  <w:rFonts w:ascii="Cambria Math" w:hAnsi="Cambria Math"/>
                  <w:rPrChange w:id="81" w:author="Gu, Xuelin" w:date="2021-03-11T17:46:00Z">
                    <w:rPr>
                      <w:rFonts w:ascii="Cambria Math" w:hAnsi="Cambria Math" w:cstheme="minorHAnsi"/>
                      <w:shd w:val="clear" w:color="auto" w:fill="FFFFFF"/>
                    </w:rPr>
                  </w:rPrChange>
                </w:rPr>
                <m:t>r</m:t>
              </w:ins>
            </m:r>
          </m:e>
          <m:sub>
            <m:r>
              <w:ins w:id="82" w:author="Xuelin" w:date="2021-03-11T16:25:00Z">
                <m:rPr>
                  <m:sty m:val="p"/>
                </m:rPr>
                <w:rPr>
                  <w:rFonts w:ascii="Cambria Math" w:hAnsi="Cambria Math"/>
                  <w:rPrChange w:id="83" w:author="Gu, Xuelin" w:date="2021-03-11T17:46:00Z">
                    <w:rPr>
                      <w:rFonts w:ascii="Cambria Math" w:hAnsi="Cambria Math" w:cstheme="minorHAnsi"/>
                      <w:shd w:val="clear" w:color="auto" w:fill="FFFFFF"/>
                    </w:rPr>
                  </w:rPrChange>
                </w:rPr>
                <m:t>0</m:t>
              </w:ins>
            </m:r>
          </m:sub>
        </m:sSub>
      </m:oMath>
      <w:ins w:id="84" w:author="Xuelin" w:date="2021-03-11T16:25:00Z">
        <w:r w:rsidRPr="00B46D61">
          <w:rPr>
            <w:bCs/>
            <w:rPrChange w:id="85" w:author="Gu, Xuelin" w:date="2021-03-11T17:46:00Z">
              <w:rPr>
                <w:rFonts w:cstheme="minorHAnsi"/>
                <w:shd w:val="clear" w:color="auto" w:fill="FFFFFF"/>
              </w:rPr>
            </w:rPrChange>
          </w:rPr>
          <w:t>)</w:t>
        </w:r>
        <w:r w:rsidRPr="00B46D61">
          <w:rPr>
            <w:rFonts w:ascii="Cambria Math" w:hAnsi="Cambria Math" w:cs="Cambria Math"/>
            <w:bCs/>
            <w:rPrChange w:id="86" w:author="Gu, Xuelin" w:date="2021-03-11T17:46:00Z">
              <w:rPr>
                <w:rFonts w:ascii="Cambria Math" w:hAnsi="Cambria Math" w:cs="Cambria Math"/>
                <w:shd w:val="clear" w:color="auto" w:fill="FFFFFF"/>
              </w:rPr>
            </w:rPrChange>
          </w:rPr>
          <w:t>𝐼</w:t>
        </w:r>
        <w:r w:rsidRPr="00B46D61">
          <w:rPr>
            <w:bCs/>
            <w:rPrChange w:id="87" w:author="Gu, Xuelin" w:date="2021-03-11T17:46:00Z">
              <w:rPr>
                <w:rFonts w:cstheme="minorHAnsi"/>
                <w:shd w:val="clear" w:color="auto" w:fill="FFFFFF"/>
              </w:rPr>
            </w:rPrChange>
          </w:rPr>
          <w:t xml:space="preserve">(0). </w:t>
        </w:r>
      </w:ins>
      <m:oMath>
        <m:sSub>
          <m:sSubPr>
            <m:ctrlPr>
              <w:ins w:id="88" w:author="Xuelin" w:date="2021-03-11T16:25:00Z">
                <w:rPr>
                  <w:rFonts w:ascii="Cambria Math" w:hAnsi="Cambria Math"/>
                  <w:bCs/>
                  <w:rPrChange w:id="89" w:author="Gu, Xuelin" w:date="2021-03-11T17:46:00Z">
                    <w:rPr>
                      <w:rFonts w:ascii="Cambria Math" w:hAnsi="Cambria Math" w:cstheme="minorHAnsi"/>
                      <w:i/>
                      <w:shd w:val="clear" w:color="auto" w:fill="FFFFFF"/>
                    </w:rPr>
                  </w:rPrChange>
                </w:rPr>
              </w:ins>
            </m:ctrlPr>
          </m:sSubPr>
          <m:e>
            <m:r>
              <w:ins w:id="90" w:author="Xuelin" w:date="2021-03-11T16:25:00Z">
                <w:rPr>
                  <w:rFonts w:ascii="Cambria Math" w:hAnsi="Cambria Math"/>
                  <w:rPrChange w:id="91" w:author="Gu, Xuelin" w:date="2021-03-11T17:46:00Z">
                    <w:rPr>
                      <w:rFonts w:ascii="Cambria Math" w:hAnsi="Cambria Math" w:cstheme="minorHAnsi"/>
                      <w:shd w:val="clear" w:color="auto" w:fill="FFFFFF"/>
                    </w:rPr>
                  </w:rPrChange>
                </w:rPr>
                <m:t>P</m:t>
              </w:ins>
            </m:r>
          </m:e>
          <m:sub>
            <m:r>
              <w:ins w:id="92" w:author="Xuelin" w:date="2021-03-11T16:25:00Z">
                <m:rPr>
                  <m:sty m:val="p"/>
                </m:rPr>
                <w:rPr>
                  <w:rFonts w:ascii="Cambria Math" w:hAnsi="Cambria Math"/>
                  <w:rPrChange w:id="93" w:author="Gu, Xuelin" w:date="2021-03-11T17:46:00Z">
                    <w:rPr>
                      <w:rFonts w:ascii="Cambria Math" w:hAnsi="Cambria Math" w:cstheme="minorHAnsi"/>
                      <w:shd w:val="clear" w:color="auto" w:fill="FFFFFF"/>
                    </w:rPr>
                  </w:rPrChange>
                </w:rPr>
                <m:t>1</m:t>
              </w:ins>
            </m:r>
          </m:sub>
        </m:sSub>
      </m:oMath>
      <w:ins w:id="94" w:author="Xuelin" w:date="2021-03-11T16:25:00Z">
        <w:r w:rsidRPr="00B46D61">
          <w:rPr>
            <w:bCs/>
            <w:rPrChange w:id="95" w:author="Gu, Xuelin" w:date="2021-03-11T17:46:00Z">
              <w:rPr>
                <w:rFonts w:cstheme="minorHAnsi"/>
                <w:shd w:val="clear" w:color="auto" w:fill="FFFFFF"/>
              </w:rPr>
            </w:rPrChange>
          </w:rPr>
          <w:t xml:space="preserve">(0) and </w:t>
        </w:r>
      </w:ins>
      <m:oMath>
        <m:sSub>
          <m:sSubPr>
            <m:ctrlPr>
              <w:ins w:id="96" w:author="Xuelin" w:date="2021-03-11T16:25:00Z">
                <w:rPr>
                  <w:rFonts w:ascii="Cambria Math" w:hAnsi="Cambria Math"/>
                  <w:bCs/>
                  <w:rPrChange w:id="97" w:author="Gu, Xuelin" w:date="2021-03-11T17:46:00Z">
                    <w:rPr>
                      <w:rFonts w:ascii="Cambria Math" w:hAnsi="Cambria Math" w:cstheme="minorHAnsi"/>
                      <w:i/>
                      <w:shd w:val="clear" w:color="auto" w:fill="FFFFFF"/>
                    </w:rPr>
                  </w:rPrChange>
                </w:rPr>
              </w:ins>
            </m:ctrlPr>
          </m:sSubPr>
          <m:e>
            <m:r>
              <w:ins w:id="98" w:author="Xuelin" w:date="2021-03-11T16:25:00Z">
                <w:rPr>
                  <w:rFonts w:ascii="Cambria Math" w:hAnsi="Cambria Math"/>
                  <w:rPrChange w:id="99" w:author="Gu, Xuelin" w:date="2021-03-11T17:46:00Z">
                    <w:rPr>
                      <w:rFonts w:ascii="Cambria Math" w:hAnsi="Cambria Math" w:cstheme="minorHAnsi"/>
                      <w:shd w:val="clear" w:color="auto" w:fill="FFFFFF"/>
                    </w:rPr>
                  </w:rPrChange>
                </w:rPr>
                <m:t>E</m:t>
              </w:ins>
            </m:r>
          </m:e>
          <m:sub>
            <m:r>
              <w:ins w:id="100" w:author="Xuelin" w:date="2021-03-11T16:25:00Z">
                <m:rPr>
                  <m:sty m:val="p"/>
                </m:rPr>
                <w:rPr>
                  <w:rFonts w:ascii="Cambria Math" w:hAnsi="Cambria Math"/>
                  <w:rPrChange w:id="101" w:author="Gu, Xuelin" w:date="2021-03-11T17:46:00Z">
                    <w:rPr>
                      <w:rFonts w:ascii="Cambria Math" w:hAnsi="Cambria Math" w:cstheme="minorHAnsi"/>
                      <w:shd w:val="clear" w:color="auto" w:fill="FFFFFF"/>
                    </w:rPr>
                  </w:rPrChange>
                </w:rPr>
                <m:t>1</m:t>
              </w:ins>
            </m:r>
          </m:sub>
        </m:sSub>
      </m:oMath>
      <w:ins w:id="102" w:author="Xuelin" w:date="2021-03-11T16:25:00Z">
        <w:r w:rsidRPr="00B46D61">
          <w:rPr>
            <w:bCs/>
            <w:rPrChange w:id="103" w:author="Gu, Xuelin" w:date="2021-03-11T17:46:00Z">
              <w:rPr>
                <w:rFonts w:cstheme="minorHAnsi"/>
                <w:shd w:val="clear" w:color="auto" w:fill="FFFFFF"/>
              </w:rPr>
            </w:rPrChange>
          </w:rPr>
          <w:t xml:space="preserve">(0) denote the numbers of ascertained cases in which individuals experienced symptom onset during 15–16 March and 17–19 March, respectively. Then, the initial numbers of exposed and pre-symptomatic individuals are set as </w:t>
        </w:r>
        <w:r w:rsidRPr="00B46D61">
          <w:rPr>
            <w:rFonts w:ascii="Cambria Math" w:hAnsi="Cambria Math" w:cs="Cambria Math"/>
            <w:bCs/>
            <w:rPrChange w:id="104" w:author="Gu, Xuelin" w:date="2021-03-11T17:46:00Z">
              <w:rPr>
                <w:rFonts w:ascii="Cambria Math" w:hAnsi="Cambria Math" w:cs="Cambria Math"/>
                <w:shd w:val="clear" w:color="auto" w:fill="FFFFFF"/>
              </w:rPr>
            </w:rPrChange>
          </w:rPr>
          <w:t>𝐸</w:t>
        </w:r>
        <w:r w:rsidRPr="00B46D61">
          <w:rPr>
            <w:bCs/>
            <w:rPrChange w:id="105" w:author="Gu, Xuelin" w:date="2021-03-11T17:46:00Z">
              <w:rPr>
                <w:rFonts w:cstheme="minorHAnsi"/>
                <w:shd w:val="clear" w:color="auto" w:fill="FFFFFF"/>
              </w:rPr>
            </w:rPrChange>
          </w:rPr>
          <w:t>(0)=</w:t>
        </w:r>
      </w:ins>
      <m:oMath>
        <m:sSubSup>
          <m:sSubSupPr>
            <m:ctrlPr>
              <w:ins w:id="106" w:author="Xuelin" w:date="2021-03-11T16:25:00Z">
                <w:rPr>
                  <w:rFonts w:ascii="Cambria Math" w:hAnsi="Cambria Math"/>
                  <w:bCs/>
                  <w:rPrChange w:id="107" w:author="Gu, Xuelin" w:date="2021-03-11T17:46:00Z">
                    <w:rPr>
                      <w:rFonts w:ascii="Cambria Math" w:hAnsi="Cambria Math" w:cstheme="minorHAnsi"/>
                      <w:i/>
                      <w:shd w:val="clear" w:color="auto" w:fill="FFFFFF"/>
                    </w:rPr>
                  </w:rPrChange>
                </w:rPr>
              </w:ins>
            </m:ctrlPr>
          </m:sSubSupPr>
          <m:e>
            <m:r>
              <w:ins w:id="108" w:author="Xuelin" w:date="2021-03-11T16:25:00Z">
                <w:rPr>
                  <w:rFonts w:ascii="Cambria Math" w:hAnsi="Cambria Math"/>
                  <w:rPrChange w:id="109" w:author="Gu, Xuelin" w:date="2021-03-11T17:46:00Z">
                    <w:rPr>
                      <w:rFonts w:ascii="Cambria Math" w:hAnsi="Cambria Math" w:cstheme="minorHAnsi"/>
                      <w:shd w:val="clear" w:color="auto" w:fill="FFFFFF"/>
                    </w:rPr>
                  </w:rPrChange>
                </w:rPr>
                <m:t>r</m:t>
              </w:ins>
            </m:r>
          </m:e>
          <m:sub>
            <m:r>
              <w:ins w:id="110" w:author="Xuelin" w:date="2021-03-11T16:25:00Z">
                <m:rPr>
                  <m:sty m:val="p"/>
                </m:rPr>
                <w:rPr>
                  <w:rFonts w:ascii="Cambria Math" w:hAnsi="Cambria Math"/>
                  <w:rPrChange w:id="111" w:author="Gu, Xuelin" w:date="2021-03-11T17:46:00Z">
                    <w:rPr>
                      <w:rFonts w:ascii="Cambria Math" w:hAnsi="Cambria Math" w:cstheme="minorHAnsi"/>
                      <w:shd w:val="clear" w:color="auto" w:fill="FFFFFF"/>
                    </w:rPr>
                  </w:rPrChange>
                </w:rPr>
                <m:t>0</m:t>
              </w:ins>
            </m:r>
          </m:sub>
          <m:sup>
            <m:r>
              <w:ins w:id="112" w:author="Xuelin" w:date="2021-03-11T16:25:00Z">
                <m:rPr>
                  <m:sty m:val="p"/>
                </m:rPr>
                <w:rPr>
                  <w:rFonts w:ascii="Cambria Math" w:hAnsi="Cambria Math"/>
                  <w:rPrChange w:id="113" w:author="Gu, Xuelin" w:date="2021-03-11T17:46:00Z">
                    <w:rPr>
                      <w:rFonts w:ascii="Cambria Math" w:hAnsi="Cambria Math" w:cstheme="minorHAnsi"/>
                      <w:shd w:val="clear" w:color="auto" w:fill="FFFFFF"/>
                    </w:rPr>
                  </w:rPrChange>
                </w:rPr>
                <m:t>-1</m:t>
              </w:ins>
            </m:r>
          </m:sup>
        </m:sSubSup>
        <m:sSub>
          <m:sSubPr>
            <m:ctrlPr>
              <w:ins w:id="114" w:author="Xuelin" w:date="2021-03-11T16:25:00Z">
                <w:rPr>
                  <w:rFonts w:ascii="Cambria Math" w:hAnsi="Cambria Math"/>
                  <w:bCs/>
                  <w:rPrChange w:id="115" w:author="Gu, Xuelin" w:date="2021-03-11T17:46:00Z">
                    <w:rPr>
                      <w:rFonts w:ascii="Cambria Math" w:hAnsi="Cambria Math" w:cstheme="minorHAnsi"/>
                      <w:i/>
                      <w:shd w:val="clear" w:color="auto" w:fill="FFFFFF"/>
                    </w:rPr>
                  </w:rPrChange>
                </w:rPr>
              </w:ins>
            </m:ctrlPr>
          </m:sSubPr>
          <m:e>
            <m:r>
              <w:ins w:id="116" w:author="Xuelin" w:date="2021-03-11T16:25:00Z">
                <w:rPr>
                  <w:rFonts w:ascii="Cambria Math" w:hAnsi="Cambria Math"/>
                  <w:rPrChange w:id="117" w:author="Gu, Xuelin" w:date="2021-03-11T17:46:00Z">
                    <w:rPr>
                      <w:rFonts w:ascii="Cambria Math" w:hAnsi="Cambria Math" w:cstheme="minorHAnsi"/>
                      <w:shd w:val="clear" w:color="auto" w:fill="FFFFFF"/>
                    </w:rPr>
                  </w:rPrChange>
                </w:rPr>
                <m:t>E</m:t>
              </w:ins>
            </m:r>
          </m:e>
          <m:sub>
            <m:r>
              <w:ins w:id="118" w:author="Xuelin" w:date="2021-03-11T16:25:00Z">
                <m:rPr>
                  <m:sty m:val="p"/>
                </m:rPr>
                <w:rPr>
                  <w:rFonts w:ascii="Cambria Math" w:hAnsi="Cambria Math"/>
                  <w:rPrChange w:id="119" w:author="Gu, Xuelin" w:date="2021-03-11T17:46:00Z">
                    <w:rPr>
                      <w:rFonts w:ascii="Cambria Math" w:hAnsi="Cambria Math" w:cstheme="minorHAnsi"/>
                      <w:shd w:val="clear" w:color="auto" w:fill="FFFFFF"/>
                    </w:rPr>
                  </w:rPrChange>
                </w:rPr>
                <m:t>1</m:t>
              </w:ins>
            </m:r>
          </m:sub>
        </m:sSub>
      </m:oMath>
      <w:ins w:id="120" w:author="Xuelin" w:date="2021-03-11T16:25:00Z">
        <w:r w:rsidRPr="00B46D61">
          <w:rPr>
            <w:bCs/>
            <w:rPrChange w:id="121" w:author="Gu, Xuelin" w:date="2021-03-11T17:46:00Z">
              <w:rPr>
                <w:rFonts w:cstheme="minorHAnsi"/>
                <w:shd w:val="clear" w:color="auto" w:fill="FFFFFF"/>
              </w:rPr>
            </w:rPrChange>
          </w:rPr>
          <w:t xml:space="preserve">(0) and </w:t>
        </w:r>
        <w:r w:rsidRPr="00B46D61">
          <w:rPr>
            <w:rFonts w:ascii="Cambria Math" w:hAnsi="Cambria Math" w:cs="Cambria Math"/>
            <w:bCs/>
            <w:rPrChange w:id="122" w:author="Gu, Xuelin" w:date="2021-03-11T17:46:00Z">
              <w:rPr>
                <w:rFonts w:ascii="Cambria Math" w:hAnsi="Cambria Math" w:cs="Cambria Math"/>
                <w:shd w:val="clear" w:color="auto" w:fill="FFFFFF"/>
              </w:rPr>
            </w:rPrChange>
          </w:rPr>
          <w:t>𝑃</w:t>
        </w:r>
        <w:r w:rsidRPr="00B46D61">
          <w:rPr>
            <w:bCs/>
            <w:rPrChange w:id="123" w:author="Gu, Xuelin" w:date="2021-03-11T17:46:00Z">
              <w:rPr>
                <w:rFonts w:cstheme="minorHAnsi"/>
                <w:shd w:val="clear" w:color="auto" w:fill="FFFFFF"/>
              </w:rPr>
            </w:rPrChange>
          </w:rPr>
          <w:t>(0)=</w:t>
        </w:r>
      </w:ins>
      <m:oMath>
        <m:r>
          <w:ins w:id="124" w:author="Xuelin" w:date="2021-03-11T16:25:00Z">
            <m:rPr>
              <m:sty m:val="p"/>
            </m:rPr>
            <w:rPr>
              <w:rFonts w:ascii="Cambria Math" w:hAnsi="Cambria Math"/>
              <w:rPrChange w:id="125" w:author="Gu, Xuelin" w:date="2021-03-11T17:46:00Z">
                <w:rPr>
                  <w:rFonts w:ascii="Cambria Math" w:hAnsi="Cambria Math" w:cstheme="minorHAnsi"/>
                  <w:shd w:val="clear" w:color="auto" w:fill="FFFFFF"/>
                </w:rPr>
              </w:rPrChange>
            </w:rPr>
            <m:t xml:space="preserve"> </m:t>
          </w:ins>
        </m:r>
        <m:sSubSup>
          <m:sSubSupPr>
            <m:ctrlPr>
              <w:ins w:id="126" w:author="Xuelin" w:date="2021-03-11T16:25:00Z">
                <w:rPr>
                  <w:rFonts w:ascii="Cambria Math" w:hAnsi="Cambria Math"/>
                  <w:bCs/>
                  <w:rPrChange w:id="127" w:author="Gu, Xuelin" w:date="2021-03-11T17:46:00Z">
                    <w:rPr>
                      <w:rFonts w:ascii="Cambria Math" w:hAnsi="Cambria Math" w:cstheme="minorHAnsi"/>
                      <w:i/>
                      <w:shd w:val="clear" w:color="auto" w:fill="FFFFFF"/>
                    </w:rPr>
                  </w:rPrChange>
                </w:rPr>
              </w:ins>
            </m:ctrlPr>
          </m:sSubSupPr>
          <m:e>
            <m:r>
              <w:ins w:id="128" w:author="Xuelin" w:date="2021-03-11T16:25:00Z">
                <w:rPr>
                  <w:rFonts w:ascii="Cambria Math" w:hAnsi="Cambria Math"/>
                  <w:rPrChange w:id="129" w:author="Gu, Xuelin" w:date="2021-03-11T17:46:00Z">
                    <w:rPr>
                      <w:rFonts w:ascii="Cambria Math" w:hAnsi="Cambria Math" w:cstheme="minorHAnsi"/>
                      <w:shd w:val="clear" w:color="auto" w:fill="FFFFFF"/>
                    </w:rPr>
                  </w:rPrChange>
                </w:rPr>
                <m:t>r</m:t>
              </w:ins>
            </m:r>
          </m:e>
          <m:sub>
            <m:r>
              <w:ins w:id="130" w:author="Xuelin" w:date="2021-03-11T16:25:00Z">
                <m:rPr>
                  <m:sty m:val="p"/>
                </m:rPr>
                <w:rPr>
                  <w:rFonts w:ascii="Cambria Math" w:hAnsi="Cambria Math"/>
                  <w:rPrChange w:id="131" w:author="Gu, Xuelin" w:date="2021-03-11T17:46:00Z">
                    <w:rPr>
                      <w:rFonts w:ascii="Cambria Math" w:hAnsi="Cambria Math" w:cstheme="minorHAnsi"/>
                      <w:shd w:val="clear" w:color="auto" w:fill="FFFFFF"/>
                    </w:rPr>
                  </w:rPrChange>
                </w:rPr>
                <m:t>0</m:t>
              </w:ins>
            </m:r>
          </m:sub>
          <m:sup>
            <m:r>
              <w:ins w:id="132" w:author="Xuelin" w:date="2021-03-11T16:25:00Z">
                <m:rPr>
                  <m:sty m:val="p"/>
                </m:rPr>
                <w:rPr>
                  <w:rFonts w:ascii="Cambria Math" w:hAnsi="Cambria Math"/>
                  <w:rPrChange w:id="133" w:author="Gu, Xuelin" w:date="2021-03-11T17:46:00Z">
                    <w:rPr>
                      <w:rFonts w:ascii="Cambria Math" w:hAnsi="Cambria Math" w:cstheme="minorHAnsi"/>
                      <w:shd w:val="clear" w:color="auto" w:fill="FFFFFF"/>
                    </w:rPr>
                  </w:rPrChange>
                </w:rPr>
                <m:t>-1</m:t>
              </w:ins>
            </m:r>
          </m:sup>
        </m:sSubSup>
        <m:sSub>
          <m:sSubPr>
            <m:ctrlPr>
              <w:ins w:id="134" w:author="Xuelin" w:date="2021-03-11T16:25:00Z">
                <w:rPr>
                  <w:rFonts w:ascii="Cambria Math" w:hAnsi="Cambria Math"/>
                  <w:bCs/>
                  <w:rPrChange w:id="135" w:author="Gu, Xuelin" w:date="2021-03-11T17:46:00Z">
                    <w:rPr>
                      <w:rFonts w:ascii="Cambria Math" w:hAnsi="Cambria Math" w:cstheme="minorHAnsi"/>
                      <w:i/>
                      <w:shd w:val="clear" w:color="auto" w:fill="FFFFFF"/>
                    </w:rPr>
                  </w:rPrChange>
                </w:rPr>
              </w:ins>
            </m:ctrlPr>
          </m:sSubPr>
          <m:e>
            <m:r>
              <w:ins w:id="136" w:author="Xuelin" w:date="2021-03-11T16:25:00Z">
                <w:rPr>
                  <w:rFonts w:ascii="Cambria Math" w:hAnsi="Cambria Math"/>
                  <w:rPrChange w:id="137" w:author="Gu, Xuelin" w:date="2021-03-11T17:46:00Z">
                    <w:rPr>
                      <w:rFonts w:ascii="Cambria Math" w:hAnsi="Cambria Math" w:cstheme="minorHAnsi"/>
                      <w:shd w:val="clear" w:color="auto" w:fill="FFFFFF"/>
                    </w:rPr>
                  </w:rPrChange>
                </w:rPr>
                <m:t>P</m:t>
              </w:ins>
            </m:r>
          </m:e>
          <m:sub>
            <m:r>
              <w:ins w:id="138" w:author="Xuelin" w:date="2021-03-11T16:25:00Z">
                <m:rPr>
                  <m:sty m:val="p"/>
                </m:rPr>
                <w:rPr>
                  <w:rFonts w:ascii="Cambria Math" w:hAnsi="Cambria Math"/>
                  <w:rPrChange w:id="139" w:author="Gu, Xuelin" w:date="2021-03-11T17:46:00Z">
                    <w:rPr>
                      <w:rFonts w:ascii="Cambria Math" w:hAnsi="Cambria Math" w:cstheme="minorHAnsi"/>
                      <w:shd w:val="clear" w:color="auto" w:fill="FFFFFF"/>
                    </w:rPr>
                  </w:rPrChange>
                </w:rPr>
                <m:t>1</m:t>
              </w:ins>
            </m:r>
          </m:sub>
        </m:sSub>
      </m:oMath>
      <w:ins w:id="140" w:author="Xuelin" w:date="2021-03-11T16:25:00Z">
        <w:r w:rsidRPr="00B46D61">
          <w:rPr>
            <w:bCs/>
            <w:rPrChange w:id="141" w:author="Gu, Xuelin" w:date="2021-03-11T17:46:00Z">
              <w:rPr>
                <w:rFonts w:cstheme="minorHAnsi"/>
                <w:shd w:val="clear" w:color="auto" w:fill="FFFFFF"/>
              </w:rPr>
            </w:rPrChange>
          </w:rPr>
          <w:t xml:space="preserve">(0), respectively. The initial number of the hospitalized cases </w:t>
        </w:r>
        <w:r w:rsidRPr="00B46D61">
          <w:rPr>
            <w:rFonts w:ascii="Cambria Math" w:hAnsi="Cambria Math" w:cs="Cambria Math"/>
            <w:bCs/>
            <w:rPrChange w:id="142" w:author="Gu, Xuelin" w:date="2021-03-11T17:46:00Z">
              <w:rPr>
                <w:rFonts w:ascii="Cambria Math" w:hAnsi="Cambria Math" w:cs="Cambria Math"/>
                <w:shd w:val="clear" w:color="auto" w:fill="FFFFFF"/>
              </w:rPr>
            </w:rPrChange>
          </w:rPr>
          <w:t>𝐻</w:t>
        </w:r>
        <w:r w:rsidRPr="00B46D61">
          <w:rPr>
            <w:bCs/>
            <w:rPrChange w:id="143" w:author="Gu, Xuelin" w:date="2021-03-11T17:46:00Z">
              <w:rPr>
                <w:rFonts w:cstheme="minorHAnsi"/>
                <w:shd w:val="clear" w:color="auto" w:fill="FFFFFF"/>
              </w:rPr>
            </w:rPrChange>
          </w:rPr>
          <w:t xml:space="preserve">(0) is set as half of the cumulative ascertained cases on 8 March since </w:t>
        </w:r>
      </w:ins>
      <m:oMath>
        <m:sSub>
          <m:sSubPr>
            <m:ctrlPr>
              <w:ins w:id="144" w:author="Xuelin" w:date="2021-03-11T16:25:00Z">
                <w:rPr>
                  <w:rFonts w:ascii="Cambria Math" w:hAnsi="Cambria Math"/>
                  <w:bCs/>
                  <w:rPrChange w:id="145" w:author="Gu, Xuelin" w:date="2021-03-11T17:46:00Z">
                    <w:rPr>
                      <w:rFonts w:ascii="Cambria Math" w:hAnsi="Cambria Math" w:cstheme="minorHAnsi"/>
                      <w:i/>
                      <w:shd w:val="clear" w:color="auto" w:fill="FFFFFF"/>
                    </w:rPr>
                  </w:rPrChange>
                </w:rPr>
              </w:ins>
            </m:ctrlPr>
          </m:sSubPr>
          <m:e>
            <m:r>
              <w:ins w:id="146" w:author="Xuelin" w:date="2021-03-11T16:25:00Z">
                <w:rPr>
                  <w:rFonts w:ascii="Cambria Math" w:hAnsi="Cambria Math"/>
                  <w:rPrChange w:id="147" w:author="Gu, Xuelin" w:date="2021-03-11T17:46:00Z">
                    <w:rPr>
                      <w:rFonts w:ascii="Cambria Math" w:hAnsi="Cambria Math" w:cstheme="minorHAnsi"/>
                      <w:shd w:val="clear" w:color="auto" w:fill="FFFFFF"/>
                    </w:rPr>
                  </w:rPrChange>
                </w:rPr>
                <m:t>D</m:t>
              </w:ins>
            </m:r>
          </m:e>
          <m:sub>
            <m:r>
              <w:ins w:id="148" w:author="Xuelin" w:date="2021-03-11T16:25:00Z">
                <w:rPr>
                  <w:rFonts w:ascii="Cambria Math" w:hAnsi="Cambria Math"/>
                  <w:rPrChange w:id="149" w:author="Gu, Xuelin" w:date="2021-03-11T17:46:00Z">
                    <w:rPr>
                      <w:rFonts w:ascii="Cambria Math" w:hAnsi="Cambria Math" w:cstheme="minorHAnsi"/>
                      <w:shd w:val="clear" w:color="auto" w:fill="FFFFFF"/>
                    </w:rPr>
                  </w:rPrChange>
                </w:rPr>
                <m:t>q</m:t>
              </w:ins>
            </m:r>
          </m:sub>
        </m:sSub>
      </m:oMath>
      <w:ins w:id="150" w:author="Xuelin" w:date="2021-03-11T16:25:00Z">
        <w:r w:rsidRPr="00B46D61">
          <w:rPr>
            <w:bCs/>
            <w:rPrChange w:id="151" w:author="Gu, Xuelin" w:date="2021-03-11T17:46:00Z">
              <w:rPr>
                <w:rFonts w:cstheme="minorHAnsi"/>
                <w:shd w:val="clear" w:color="auto" w:fill="FFFFFF"/>
              </w:rPr>
            </w:rPrChange>
          </w:rPr>
          <w:t>=7 days and there would be more severe cases among the ascertained cases in the early phase of the epidemic.</w:t>
        </w:r>
      </w:ins>
    </w:p>
    <w:p w14:paraId="672F64A1" w14:textId="7570A4E5" w:rsidR="00980BAC" w:rsidDel="00FC27A1" w:rsidRDefault="00980BAC" w:rsidP="00487208">
      <w:pPr>
        <w:spacing w:line="480" w:lineRule="auto"/>
        <w:jc w:val="both"/>
        <w:rPr>
          <w:del w:id="152" w:author="Xuelin" w:date="2021-03-11T16:25:00Z"/>
        </w:rPr>
      </w:pPr>
      <w:del w:id="153" w:author="Xuelin" w:date="2021-03-11T16:25:00Z">
        <w:r w:rsidRPr="008E48E6" w:rsidDel="00FC27A1">
          <w:rPr>
            <w:bCs/>
            <w:i/>
            <w:iCs/>
          </w:rPr>
          <w:delText>Initial states and parameter settings</w:delText>
        </w:r>
        <w:r w:rsidRPr="0056144A" w:rsidDel="00FC27A1">
          <w:rPr>
            <w:bCs/>
            <w:i/>
            <w:iCs/>
          </w:rPr>
          <w:delText>:</w:delText>
        </w:r>
        <w:r w:rsidRPr="001B44F8" w:rsidDel="00FC27A1">
          <w:rPr>
            <w:bCs/>
          </w:rPr>
          <w:delText xml:space="preserve"> </w:delText>
        </w:r>
        <w:r w:rsidDel="00FC27A1">
          <w:rPr>
            <w:color w:val="000000"/>
            <w:shd w:val="clear" w:color="auto" w:fill="FFFFFF"/>
          </w:rPr>
          <w:delText xml:space="preserve">We set </w:delText>
        </w:r>
      </w:del>
      <m:oMath>
        <m:r>
          <w:del w:id="154" w:author="Xuelin" w:date="2021-03-11T16:25:00Z">
            <m:rPr>
              <m:sty m:val="p"/>
            </m:rPr>
            <w:rPr>
              <w:rFonts w:ascii="Cambria Math" w:hAnsi="Cambria Math"/>
              <w:color w:val="000000"/>
              <w:shd w:val="clear" w:color="auto" w:fill="FFFFFF"/>
            </w:rPr>
            <m:t>α</m:t>
          </w:del>
        </m:r>
        <m:r>
          <w:del w:id="155" w:author="Xuelin" w:date="2021-03-11T16:25:00Z">
            <w:rPr>
              <w:rFonts w:ascii="Cambria Math" w:hAnsi="Cambria Math"/>
              <w:color w:val="000000"/>
              <w:shd w:val="clear" w:color="auto" w:fill="FFFFFF"/>
            </w:rPr>
            <m:t>= 0.55</m:t>
          </w:del>
        </m:r>
      </m:oMath>
      <w:del w:id="156" w:author="Xuelin" w:date="2021-03-11T16:25:00Z">
        <w:r w:rsidDel="00FC27A1">
          <w:rPr>
            <w:color w:val="000000"/>
            <w:shd w:val="clear" w:color="auto" w:fill="FFFFFF"/>
          </w:rPr>
          <w:delText xml:space="preserve">, assuming lower transmissibility for unascertained cases. </w:delText>
        </w:r>
        <w:r w:rsidDel="00FC27A1">
          <w:delText xml:space="preserve">Compartment </w:delText>
        </w:r>
        <w:r w:rsidRPr="00ED5A14" w:rsidDel="00FC27A1">
          <w:rPr>
            <w:i/>
            <w:iCs/>
          </w:rPr>
          <w:delText xml:space="preserve">P </w:delText>
        </w:r>
        <w:r w:rsidDel="00FC27A1">
          <w:delText xml:space="preserve">contains both ascertained and unascertained cases in the pre-symptomatic phase. We set the transmissibility of </w:delText>
        </w:r>
        <w:r w:rsidRPr="00AE149F" w:rsidDel="00FC27A1">
          <w:rPr>
            <w:i/>
            <w:iCs/>
          </w:rPr>
          <w:delText xml:space="preserve">P </w:delText>
        </w:r>
        <w:r w:rsidDel="00FC27A1">
          <w:delText>to be the same as unascertained cases, because it has previously been reported that the majority of cases are unascertained</w:delText>
        </w:r>
        <w:r w:rsidR="004977EB" w:rsidDel="00FC27A1">
          <w:delText xml:space="preserve"> </w:delText>
        </w:r>
        <w:r w:rsidDel="00FC27A1">
          <w:fldChar w:fldCharType="begin"/>
        </w:r>
        <w:r w:rsidR="0003370B" w:rsidDel="00FC27A1">
          <w:delInstrText xml:space="preserve"> ADDIN ZOTERO_ITEM CSL_CITATION {"citationID":"pvlGE2Pv","properties":{"formattedCitation":"(26)","plainCitation":"(26)","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delInstrText>
        </w:r>
        <w:r w:rsidDel="00FC27A1">
          <w:fldChar w:fldCharType="separate"/>
        </w:r>
        <w:r w:rsidR="00962F61" w:rsidDel="00FC27A1">
          <w:delText>(26)</w:delText>
        </w:r>
        <w:r w:rsidDel="00FC27A1">
          <w:fldChar w:fldCharType="end"/>
        </w:r>
        <w:r w:rsidDel="00FC27A1">
          <w:delText xml:space="preserve">. We assume an incubation period of 5.2 days and a pre-symptomatic infectious period </w:delText>
        </w:r>
      </w:del>
      <m:oMath>
        <m:sSub>
          <m:sSubPr>
            <m:ctrlPr>
              <w:del w:id="157" w:author="Xuelin" w:date="2021-03-11T16:25:00Z">
                <w:rPr>
                  <w:rFonts w:ascii="Cambria Math" w:hAnsi="Cambria Math"/>
                  <w:i/>
                </w:rPr>
              </w:del>
            </m:ctrlPr>
          </m:sSubPr>
          <m:e>
            <m:r>
              <w:del w:id="158" w:author="Xuelin" w:date="2021-03-11T16:25:00Z">
                <w:rPr>
                  <w:rFonts w:ascii="Cambria Math" w:hAnsi="Cambria Math"/>
                </w:rPr>
                <m:t>D</m:t>
              </w:del>
            </m:r>
          </m:e>
          <m:sub>
            <m:r>
              <w:del w:id="159" w:author="Xuelin" w:date="2021-03-11T16:25:00Z">
                <w:rPr>
                  <w:rFonts w:ascii="Cambria Math" w:hAnsi="Cambria Math"/>
                </w:rPr>
                <m:t>p</m:t>
              </w:del>
            </m:r>
          </m:sub>
        </m:sSub>
        <m:r>
          <w:del w:id="160" w:author="Xuelin" w:date="2021-03-11T16:25:00Z">
            <w:rPr>
              <w:rFonts w:ascii="Cambria Math" w:hAnsi="Cambria Math"/>
            </w:rPr>
            <m:t xml:space="preserve">=2.3 </m:t>
          </w:del>
        </m:r>
      </m:oMath>
      <w:del w:id="161" w:author="Xuelin" w:date="2021-03-11T16:25:00Z">
        <w:r w:rsidDel="00FC27A1">
          <w:delText xml:space="preserve">days. The latent period was </w:delText>
        </w:r>
      </w:del>
      <m:oMath>
        <m:sSub>
          <m:sSubPr>
            <m:ctrlPr>
              <w:del w:id="162" w:author="Xuelin" w:date="2021-03-11T16:25:00Z">
                <w:rPr>
                  <w:rFonts w:ascii="Cambria Math" w:hAnsi="Cambria Math"/>
                  <w:i/>
                </w:rPr>
              </w:del>
            </m:ctrlPr>
          </m:sSubPr>
          <m:e>
            <m:r>
              <w:del w:id="163" w:author="Xuelin" w:date="2021-03-11T16:25:00Z">
                <w:rPr>
                  <w:rFonts w:ascii="Cambria Math" w:hAnsi="Cambria Math"/>
                </w:rPr>
                <m:t>D</m:t>
              </w:del>
            </m:r>
          </m:e>
          <m:sub>
            <m:r>
              <w:del w:id="164" w:author="Xuelin" w:date="2021-03-11T16:25:00Z">
                <w:rPr>
                  <w:rFonts w:ascii="Cambria Math" w:hAnsi="Cambria Math"/>
                </w:rPr>
                <m:t>e</m:t>
              </w:del>
            </m:r>
          </m:sub>
        </m:sSub>
        <m:r>
          <w:del w:id="165" w:author="Xuelin" w:date="2021-03-11T16:25:00Z">
            <w:rPr>
              <w:rFonts w:ascii="Cambria Math" w:hAnsi="Cambria Math"/>
            </w:rPr>
            <m:t xml:space="preserve">= 2.9 </m:t>
          </w:del>
        </m:r>
      </m:oMath>
      <w:del w:id="166" w:author="Xuelin" w:date="2021-03-11T16:25:00Z">
        <w:r w:rsidDel="00FC27A1">
          <w:delText xml:space="preserve">days. Because pre-symptomatic infectiousness was estimated to account for </w:delText>
        </w:r>
        <w:r w:rsidRPr="008C7852" w:rsidDel="00FC27A1">
          <w:delText>44% of the total infections from ascertained cases</w:delText>
        </w:r>
        <w:r w:rsidR="004977EB" w:rsidDel="00FC27A1">
          <w:delText xml:space="preserve"> </w:delText>
        </w:r>
        <w:r w:rsidRPr="008C7852" w:rsidDel="00FC27A1">
          <w:fldChar w:fldCharType="begin"/>
        </w:r>
        <w:r w:rsidR="0003370B" w:rsidDel="00FC27A1">
          <w:delInstrText xml:space="preserve"> ADDIN ZOTERO_ITEM CSL_CITATION {"citationID":"3p9VFIjC","properties":{"formattedCitation":"(27)","plainCitation":"(27)","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delInstrText>
        </w:r>
        <w:r w:rsidRPr="008C7852" w:rsidDel="00FC27A1">
          <w:fldChar w:fldCharType="separate"/>
        </w:r>
        <w:r w:rsidR="00962F61" w:rsidDel="00FC27A1">
          <w:delText>(27)</w:delText>
        </w:r>
        <w:r w:rsidRPr="008C7852" w:rsidDel="00FC27A1">
          <w:fldChar w:fldCharType="end"/>
        </w:r>
        <w:r w:rsidRPr="008C7852" w:rsidDel="00FC27A1">
          <w:delText xml:space="preserve">, we set the mean of total infectious period as </w:delText>
        </w:r>
      </w:del>
      <m:oMath>
        <m:d>
          <m:dPr>
            <m:ctrlPr>
              <w:del w:id="167" w:author="Xuelin" w:date="2021-03-11T16:25:00Z">
                <w:rPr>
                  <w:rFonts w:ascii="Cambria Math" w:hAnsi="Cambria Math"/>
                  <w:i/>
                </w:rPr>
              </w:del>
            </m:ctrlPr>
          </m:dPr>
          <m:e>
            <m:sSub>
              <m:sSubPr>
                <m:ctrlPr>
                  <w:del w:id="168" w:author="Xuelin" w:date="2021-03-11T16:25:00Z">
                    <w:rPr>
                      <w:rFonts w:ascii="Cambria Math" w:hAnsi="Cambria Math"/>
                      <w:i/>
                    </w:rPr>
                  </w:del>
                </m:ctrlPr>
              </m:sSubPr>
              <m:e>
                <m:r>
                  <w:del w:id="169" w:author="Xuelin" w:date="2021-03-11T16:25:00Z">
                    <w:rPr>
                      <w:rFonts w:ascii="Cambria Math" w:hAnsi="Cambria Math"/>
                    </w:rPr>
                    <m:t>D</m:t>
                  </w:del>
                </m:r>
              </m:e>
              <m:sub>
                <m:r>
                  <w:del w:id="170" w:author="Xuelin" w:date="2021-03-11T16:25:00Z">
                    <w:rPr>
                      <w:rFonts w:ascii="Cambria Math" w:hAnsi="Cambria Math"/>
                    </w:rPr>
                    <m:t>p</m:t>
                  </w:del>
                </m:r>
              </m:sub>
            </m:sSub>
            <m:r>
              <w:del w:id="171" w:author="Xuelin" w:date="2021-03-11T16:25:00Z">
                <w:rPr>
                  <w:rFonts w:ascii="Cambria Math" w:hAnsi="Cambria Math"/>
                </w:rPr>
                <m:t>+</m:t>
              </w:del>
            </m:r>
            <m:sSub>
              <m:sSubPr>
                <m:ctrlPr>
                  <w:del w:id="172" w:author="Xuelin" w:date="2021-03-11T16:25:00Z">
                    <w:rPr>
                      <w:rFonts w:ascii="Cambria Math" w:hAnsi="Cambria Math"/>
                      <w:i/>
                    </w:rPr>
                  </w:del>
                </m:ctrlPr>
              </m:sSubPr>
              <m:e>
                <m:r>
                  <w:del w:id="173" w:author="Xuelin" w:date="2021-03-11T16:25:00Z">
                    <w:rPr>
                      <w:rFonts w:ascii="Cambria Math" w:hAnsi="Cambria Math"/>
                    </w:rPr>
                    <m:t>D</m:t>
                  </w:del>
                </m:r>
              </m:e>
              <m:sub>
                <m:r>
                  <w:del w:id="174" w:author="Xuelin" w:date="2021-03-11T16:25:00Z">
                    <w:rPr>
                      <w:rFonts w:ascii="Cambria Math" w:hAnsi="Cambria Math"/>
                    </w:rPr>
                    <m:t>i</m:t>
                  </w:del>
                </m:r>
              </m:sub>
            </m:sSub>
          </m:e>
        </m:d>
        <m:r>
          <w:del w:id="175" w:author="Xuelin" w:date="2021-03-11T16:25:00Z">
            <w:rPr>
              <w:rFonts w:ascii="Cambria Math" w:hAnsi="Cambria Math"/>
            </w:rPr>
            <m:t>=</m:t>
          </w:del>
        </m:r>
        <m:sSub>
          <m:sSubPr>
            <m:ctrlPr>
              <w:del w:id="176" w:author="Xuelin" w:date="2021-03-11T16:25:00Z">
                <w:rPr>
                  <w:rFonts w:ascii="Cambria Math" w:hAnsi="Cambria Math"/>
                  <w:i/>
                </w:rPr>
              </w:del>
            </m:ctrlPr>
          </m:sSubPr>
          <m:e>
            <m:r>
              <w:del w:id="177" w:author="Xuelin" w:date="2021-03-11T16:25:00Z">
                <w:rPr>
                  <w:rFonts w:ascii="Cambria Math" w:hAnsi="Cambria Math"/>
                </w:rPr>
                <m:t>D</m:t>
              </w:del>
            </m:r>
          </m:e>
          <m:sub>
            <m:r>
              <w:del w:id="178" w:author="Xuelin" w:date="2021-03-11T16:25:00Z">
                <w:rPr>
                  <w:rFonts w:ascii="Cambria Math" w:hAnsi="Cambria Math"/>
                </w:rPr>
                <m:t>p</m:t>
              </w:del>
            </m:r>
          </m:sub>
        </m:sSub>
        <m:r>
          <w:del w:id="179" w:author="Xuelin" w:date="2021-03-11T16:25:00Z">
            <m:rPr>
              <m:lit/>
            </m:rPr>
            <w:rPr>
              <w:rFonts w:ascii="Cambria Math" w:hAnsi="Cambria Math"/>
            </w:rPr>
            <m:t>/</m:t>
          </w:del>
        </m:r>
        <m:r>
          <w:del w:id="180" w:author="Xuelin" w:date="2021-03-11T16:25:00Z">
            <w:rPr>
              <w:rFonts w:ascii="Cambria Math" w:hAnsi="Cambria Math"/>
            </w:rPr>
            <m:t>0.44 = 5.2</m:t>
          </w:del>
        </m:r>
      </m:oMath>
      <w:del w:id="181" w:author="Xuelin" w:date="2021-03-11T16:25:00Z">
        <w:r w:rsidDel="00FC27A1">
          <w:delText xml:space="preserve"> days, assuming constant infectiousness across the pre-symptomatic and symptomatic phases of ascertained cases – thus the mean symptomatic infectious period was </w:delText>
        </w:r>
      </w:del>
      <m:oMath>
        <m:sSub>
          <m:sSubPr>
            <m:ctrlPr>
              <w:del w:id="182" w:author="Xuelin" w:date="2021-03-11T16:25:00Z">
                <w:rPr>
                  <w:rFonts w:ascii="Cambria Math" w:hAnsi="Cambria Math"/>
                  <w:i/>
                </w:rPr>
              </w:del>
            </m:ctrlPr>
          </m:sSubPr>
          <m:e>
            <m:r>
              <w:del w:id="183" w:author="Xuelin" w:date="2021-03-11T16:25:00Z">
                <w:rPr>
                  <w:rFonts w:ascii="Cambria Math" w:hAnsi="Cambria Math"/>
                </w:rPr>
                <m:t>D</m:t>
              </w:del>
            </m:r>
          </m:e>
          <m:sub>
            <m:r>
              <w:del w:id="184" w:author="Xuelin" w:date="2021-03-11T16:25:00Z">
                <w:rPr>
                  <w:rFonts w:ascii="Cambria Math" w:hAnsi="Cambria Math"/>
                </w:rPr>
                <m:t>i</m:t>
              </w:del>
            </m:r>
          </m:sub>
        </m:sSub>
        <m:r>
          <w:del w:id="185" w:author="Xuelin" w:date="2021-03-11T16:25:00Z">
            <w:rPr>
              <w:rFonts w:ascii="Cambria Math" w:hAnsi="Cambria Math"/>
            </w:rPr>
            <m:t>=2.9</m:t>
          </w:del>
        </m:r>
      </m:oMath>
      <w:del w:id="186" w:author="Xuelin" w:date="2021-03-11T16:25:00Z">
        <w:r w:rsidDel="00FC27A1">
          <w:delText xml:space="preserve"> days. We set a long isolation period of </w:delText>
        </w:r>
      </w:del>
      <m:oMath>
        <m:sSub>
          <m:sSubPr>
            <m:ctrlPr>
              <w:del w:id="187" w:author="Xuelin" w:date="2021-03-11T16:25:00Z">
                <w:rPr>
                  <w:rFonts w:ascii="Cambria Math" w:hAnsi="Cambria Math"/>
                  <w:i/>
                </w:rPr>
              </w:del>
            </m:ctrlPr>
          </m:sSubPr>
          <m:e>
            <m:r>
              <w:del w:id="188" w:author="Xuelin" w:date="2021-03-11T16:25:00Z">
                <w:rPr>
                  <w:rFonts w:ascii="Cambria Math" w:hAnsi="Cambria Math"/>
                </w:rPr>
                <m:t>D</m:t>
              </w:del>
            </m:r>
          </m:e>
          <m:sub>
            <m:r>
              <w:del w:id="189" w:author="Xuelin" w:date="2021-03-11T16:25:00Z">
                <w:rPr>
                  <w:rFonts w:ascii="Cambria Math" w:hAnsi="Cambria Math"/>
                </w:rPr>
                <m:t>h</m:t>
              </w:del>
            </m:r>
          </m:sub>
        </m:sSub>
        <m:r>
          <w:del w:id="190" w:author="Xuelin" w:date="2021-03-11T16:25:00Z">
            <w:rPr>
              <w:rFonts w:ascii="Cambria Math" w:hAnsi="Cambria Math"/>
            </w:rPr>
            <m:t>=30</m:t>
          </w:del>
        </m:r>
      </m:oMath>
      <w:del w:id="191" w:author="Xuelin" w:date="2021-03-11T16:25:00Z">
        <w:r w:rsidDel="00FC27A1">
          <w:delText xml:space="preserve"> days, but this parameter has no effect on the model fitting procedure, or the final parameter estimates. The duration from the onset of symptoms to isolation was estimated to be </w:delText>
        </w:r>
      </w:del>
      <m:oMath>
        <m:sSub>
          <m:sSubPr>
            <m:ctrlPr>
              <w:del w:id="192" w:author="Xuelin" w:date="2021-03-11T16:25:00Z">
                <w:rPr>
                  <w:rFonts w:ascii="Cambria Math" w:hAnsi="Cambria Math"/>
                  <w:i/>
                </w:rPr>
              </w:del>
            </m:ctrlPr>
          </m:sSubPr>
          <m:e>
            <m:r>
              <w:del w:id="193" w:author="Xuelin" w:date="2021-03-11T16:25:00Z">
                <w:rPr>
                  <w:rFonts w:ascii="Cambria Math" w:hAnsi="Cambria Math"/>
                </w:rPr>
                <m:t>D</m:t>
              </w:del>
            </m:r>
          </m:e>
          <m:sub>
            <m:r>
              <w:del w:id="194" w:author="Xuelin" w:date="2021-03-11T16:25:00Z">
                <w:rPr>
                  <w:rFonts w:ascii="Cambria Math" w:hAnsi="Cambria Math"/>
                </w:rPr>
                <m:t>q</m:t>
              </w:del>
            </m:r>
          </m:sub>
        </m:sSub>
        <m:r>
          <w:del w:id="195" w:author="Xuelin" w:date="2021-03-11T16:25:00Z">
            <w:rPr>
              <w:rFonts w:ascii="Cambria Math" w:hAnsi="Cambria Math"/>
            </w:rPr>
            <m:t>= 7</m:t>
          </w:del>
        </m:r>
      </m:oMath>
      <w:del w:id="196" w:author="Xuelin" w:date="2021-03-11T16:25:00Z">
        <w:r w:rsidDel="00FC27A1">
          <w:delText xml:space="preserve"> as the median time length from onset to confirmed diagnosis in periods 1 - 4 respectively. On the basis of the parameter settings above, the initial state of the model is specified on March 15. </w:delText>
        </w:r>
        <w:r w:rsidRPr="006C2A04" w:rsidDel="00FC27A1">
          <w:delText xml:space="preserve">The initial number of ascertained symptomatic cases </w:delText>
        </w:r>
      </w:del>
      <m:oMath>
        <m:r>
          <w:del w:id="197" w:author="Xuelin" w:date="2021-03-11T16:25:00Z">
            <w:rPr>
              <w:rFonts w:ascii="Cambria Math" w:hAnsi="Cambria Math"/>
            </w:rPr>
            <m:t>I</m:t>
          </w:del>
        </m:r>
        <m:d>
          <m:dPr>
            <m:ctrlPr>
              <w:del w:id="198" w:author="Xuelin" w:date="2021-03-11T16:25:00Z">
                <w:rPr>
                  <w:rFonts w:ascii="Cambria Math" w:hAnsi="Cambria Math"/>
                  <w:i/>
                </w:rPr>
              </w:del>
            </m:ctrlPr>
          </m:dPr>
          <m:e>
            <m:r>
              <w:del w:id="199" w:author="Xuelin" w:date="2021-03-11T16:25:00Z">
                <w:rPr>
                  <w:rFonts w:ascii="Cambria Math" w:hAnsi="Cambria Math"/>
                </w:rPr>
                <m:t>0</m:t>
              </w:del>
            </m:r>
          </m:e>
        </m:d>
      </m:oMath>
      <w:del w:id="200" w:author="Xuelin" w:date="2021-03-11T16:25:00Z">
        <w:r w:rsidRPr="006C2A04" w:rsidDel="00FC27A1">
          <w:delText xml:space="preserve"> is specified as the number ascertained cases in which individuals experienced symptom onset during 12-14 March. The initial ascertainment rate is assumed to be </w:delText>
        </w:r>
      </w:del>
      <m:oMath>
        <m:sSub>
          <m:sSubPr>
            <m:ctrlPr>
              <w:del w:id="201" w:author="Xuelin" w:date="2021-03-11T16:25:00Z">
                <w:rPr>
                  <w:rFonts w:ascii="Cambria Math" w:hAnsi="Cambria Math"/>
                  <w:i/>
                </w:rPr>
              </w:del>
            </m:ctrlPr>
          </m:sSubPr>
          <m:e>
            <m:r>
              <w:del w:id="202" w:author="Xuelin" w:date="2021-03-11T16:25:00Z">
                <w:rPr>
                  <w:rFonts w:ascii="Cambria Math" w:hAnsi="Cambria Math"/>
                </w:rPr>
                <m:t>r</m:t>
              </w:del>
            </m:r>
          </m:e>
          <m:sub>
            <m:r>
              <w:del w:id="203" w:author="Xuelin" w:date="2021-03-11T16:25:00Z">
                <w:rPr>
                  <w:rFonts w:ascii="Cambria Math" w:hAnsi="Cambria Math"/>
                </w:rPr>
                <m:t>0</m:t>
              </w:del>
            </m:r>
          </m:sub>
        </m:sSub>
        <m:r>
          <w:del w:id="204" w:author="Xuelin" w:date="2021-03-11T16:25:00Z">
            <w:rPr>
              <w:rFonts w:ascii="Cambria Math" w:hAnsi="Cambria Math"/>
            </w:rPr>
            <m:t xml:space="preserve"> </m:t>
          </w:del>
        </m:r>
        <m:d>
          <m:dPr>
            <m:ctrlPr>
              <w:del w:id="205" w:author="Xuelin" w:date="2021-03-11T16:25:00Z">
                <w:rPr>
                  <w:rFonts w:ascii="Cambria Math" w:hAnsi="Cambria Math"/>
                  <w:i/>
                </w:rPr>
              </w:del>
            </m:ctrlPr>
          </m:dPr>
          <m:e>
            <m:sSub>
              <m:sSubPr>
                <m:ctrlPr>
                  <w:del w:id="206" w:author="Xuelin" w:date="2021-03-11T16:25:00Z">
                    <w:rPr>
                      <w:rFonts w:ascii="Cambria Math" w:hAnsi="Cambria Math"/>
                      <w:i/>
                    </w:rPr>
                  </w:del>
                </m:ctrlPr>
              </m:sSubPr>
              <m:e>
                <m:r>
                  <w:del w:id="207" w:author="Xuelin" w:date="2021-03-11T16:25:00Z">
                    <w:rPr>
                      <w:rFonts w:ascii="Cambria Math" w:hAnsi="Cambria Math"/>
                    </w:rPr>
                    <m:t>r</m:t>
                  </w:del>
                </m:r>
              </m:e>
              <m:sub>
                <m:r>
                  <w:del w:id="208" w:author="Xuelin" w:date="2021-03-11T16:25:00Z">
                    <w:rPr>
                      <w:rFonts w:ascii="Cambria Math" w:hAnsi="Cambria Math"/>
                    </w:rPr>
                    <m:t>0</m:t>
                  </w:del>
                </m:r>
              </m:sub>
            </m:sSub>
            <m:r>
              <w:del w:id="209" w:author="Xuelin" w:date="2021-03-11T16:25:00Z">
                <w:rPr>
                  <w:rFonts w:ascii="Cambria Math" w:hAnsi="Cambria Math"/>
                </w:rPr>
                <m:t>=2</m:t>
              </w:del>
            </m:r>
            <m:r>
              <w:del w:id="210" w:author="Xuelin" w:date="2021-03-11T16:25:00Z">
                <m:rPr>
                  <m:lit/>
                </m:rPr>
                <w:rPr>
                  <w:rFonts w:ascii="Cambria Math" w:hAnsi="Cambria Math"/>
                </w:rPr>
                <m:t>/</m:t>
              </w:del>
            </m:r>
            <m:r>
              <w:del w:id="211" w:author="Xuelin" w:date="2021-03-11T16:25:00Z">
                <w:rPr>
                  <w:rFonts w:ascii="Cambria Math" w:hAnsi="Cambria Math"/>
                </w:rPr>
                <m:t>100</m:t>
              </w:del>
            </m:r>
          </m:e>
        </m:d>
      </m:oMath>
      <w:del w:id="212" w:author="Xuelin" w:date="2021-03-11T16:25:00Z">
        <w:r w:rsidRPr="006C2A04" w:rsidDel="00FC27A1">
          <w:delText xml:space="preserve">, and thus the initial number of unascertained cases is </w:delText>
        </w:r>
      </w:del>
      <m:oMath>
        <m:r>
          <w:del w:id="213" w:author="Xuelin" w:date="2021-03-11T16:25:00Z">
            <w:rPr>
              <w:rFonts w:ascii="Cambria Math" w:hAnsi="Cambria Math"/>
            </w:rPr>
            <m:t>A</m:t>
          </w:del>
        </m:r>
        <m:d>
          <m:dPr>
            <m:ctrlPr>
              <w:del w:id="214" w:author="Xuelin" w:date="2021-03-11T16:25:00Z">
                <w:rPr>
                  <w:rFonts w:ascii="Cambria Math" w:hAnsi="Cambria Math"/>
                  <w:i/>
                </w:rPr>
              </w:del>
            </m:ctrlPr>
          </m:dPr>
          <m:e>
            <m:r>
              <w:del w:id="215" w:author="Xuelin" w:date="2021-03-11T16:25:00Z">
                <w:rPr>
                  <w:rFonts w:ascii="Cambria Math" w:hAnsi="Cambria Math"/>
                </w:rPr>
                <m:t>0</m:t>
              </w:del>
            </m:r>
          </m:e>
        </m:d>
        <m:r>
          <w:del w:id="216" w:author="Xuelin" w:date="2021-03-11T16:25:00Z">
            <w:rPr>
              <w:rFonts w:ascii="Cambria Math" w:hAnsi="Cambria Math"/>
            </w:rPr>
            <m:t>=</m:t>
          </w:del>
        </m:r>
        <m:sSubSup>
          <m:sSubSupPr>
            <m:ctrlPr>
              <w:del w:id="217" w:author="Xuelin" w:date="2021-03-11T16:25:00Z">
                <w:rPr>
                  <w:rFonts w:ascii="Cambria Math" w:hAnsi="Cambria Math"/>
                  <w:i/>
                </w:rPr>
              </w:del>
            </m:ctrlPr>
          </m:sSubSupPr>
          <m:e>
            <m:r>
              <w:del w:id="218" w:author="Xuelin" w:date="2021-03-11T16:25:00Z">
                <w:rPr>
                  <w:rFonts w:ascii="Cambria Math" w:hAnsi="Cambria Math"/>
                </w:rPr>
                <m:t>r</m:t>
              </w:del>
            </m:r>
          </m:e>
          <m:sub>
            <m:r>
              <w:del w:id="219" w:author="Xuelin" w:date="2021-03-11T16:25:00Z">
                <w:rPr>
                  <w:rFonts w:ascii="Cambria Math" w:hAnsi="Cambria Math"/>
                </w:rPr>
                <m:t>0</m:t>
              </w:del>
            </m:r>
          </m:sub>
          <m:sup>
            <m:r>
              <w:del w:id="220" w:author="Xuelin" w:date="2021-03-11T16:25:00Z">
                <w:rPr>
                  <w:rFonts w:ascii="Cambria Math" w:hAnsi="Cambria Math"/>
                </w:rPr>
                <m:t>-1</m:t>
              </w:del>
            </m:r>
          </m:sup>
        </m:sSubSup>
        <m:d>
          <m:dPr>
            <m:ctrlPr>
              <w:del w:id="221" w:author="Xuelin" w:date="2021-03-11T16:25:00Z">
                <w:rPr>
                  <w:rFonts w:ascii="Cambria Math" w:hAnsi="Cambria Math"/>
                  <w:i/>
                </w:rPr>
              </w:del>
            </m:ctrlPr>
          </m:dPr>
          <m:e>
            <m:r>
              <w:del w:id="222" w:author="Xuelin" w:date="2021-03-11T16:25:00Z">
                <w:rPr>
                  <w:rFonts w:ascii="Cambria Math" w:hAnsi="Cambria Math"/>
                </w:rPr>
                <m:t>1-</m:t>
              </w:del>
            </m:r>
            <m:sSub>
              <m:sSubPr>
                <m:ctrlPr>
                  <w:del w:id="223" w:author="Xuelin" w:date="2021-03-11T16:25:00Z">
                    <w:rPr>
                      <w:rFonts w:ascii="Cambria Math" w:hAnsi="Cambria Math"/>
                      <w:i/>
                    </w:rPr>
                  </w:del>
                </m:ctrlPr>
              </m:sSubPr>
              <m:e>
                <m:r>
                  <w:del w:id="224" w:author="Xuelin" w:date="2021-03-11T16:25:00Z">
                    <w:rPr>
                      <w:rFonts w:ascii="Cambria Math" w:hAnsi="Cambria Math"/>
                    </w:rPr>
                    <m:t>r</m:t>
                  </w:del>
                </m:r>
              </m:e>
              <m:sub>
                <m:r>
                  <w:del w:id="225" w:author="Xuelin" w:date="2021-03-11T16:25:00Z">
                    <w:rPr>
                      <w:rFonts w:ascii="Cambria Math" w:hAnsi="Cambria Math"/>
                    </w:rPr>
                    <m:t>0</m:t>
                  </w:del>
                </m:r>
              </m:sub>
            </m:sSub>
          </m:e>
        </m:d>
        <m:r>
          <w:del w:id="226" w:author="Xuelin" w:date="2021-03-11T16:25:00Z">
            <w:rPr>
              <w:rFonts w:ascii="Cambria Math" w:hAnsi="Cambria Math"/>
            </w:rPr>
            <m:t>I</m:t>
          </w:del>
        </m:r>
        <m:d>
          <m:dPr>
            <m:ctrlPr>
              <w:del w:id="227" w:author="Xuelin" w:date="2021-03-11T16:25:00Z">
                <w:rPr>
                  <w:rFonts w:ascii="Cambria Math" w:hAnsi="Cambria Math"/>
                  <w:i/>
                </w:rPr>
              </w:del>
            </m:ctrlPr>
          </m:dPr>
          <m:e>
            <m:r>
              <w:del w:id="228" w:author="Xuelin" w:date="2021-03-11T16:25:00Z">
                <w:rPr>
                  <w:rFonts w:ascii="Cambria Math" w:hAnsi="Cambria Math"/>
                </w:rPr>
                <m:t>0</m:t>
              </w:del>
            </m:r>
          </m:e>
        </m:d>
      </m:oMath>
      <w:del w:id="229" w:author="Xuelin" w:date="2021-03-11T16:25:00Z">
        <w:r w:rsidRPr="006C2A04" w:rsidDel="00FC27A1">
          <w:delText xml:space="preserve">. </w:delText>
        </w:r>
      </w:del>
      <m:oMath>
        <m:sSub>
          <m:sSubPr>
            <m:ctrlPr>
              <w:del w:id="230" w:author="Xuelin" w:date="2021-03-11T16:25:00Z">
                <w:rPr>
                  <w:rFonts w:ascii="Cambria Math" w:hAnsi="Cambria Math"/>
                  <w:i/>
                </w:rPr>
              </w:del>
            </m:ctrlPr>
          </m:sSubPr>
          <m:e>
            <m:r>
              <w:del w:id="231" w:author="Xuelin" w:date="2021-03-11T16:25:00Z">
                <w:rPr>
                  <w:rFonts w:ascii="Cambria Math" w:hAnsi="Cambria Math"/>
                </w:rPr>
                <m:t>P</m:t>
              </w:del>
            </m:r>
          </m:e>
          <m:sub>
            <m:r>
              <w:del w:id="232" w:author="Xuelin" w:date="2021-03-11T16:25:00Z">
                <w:rPr>
                  <w:rFonts w:ascii="Cambria Math" w:hAnsi="Cambria Math"/>
                </w:rPr>
                <m:t>1</m:t>
              </w:del>
            </m:r>
          </m:sub>
        </m:sSub>
        <m:d>
          <m:dPr>
            <m:ctrlPr>
              <w:del w:id="233" w:author="Xuelin" w:date="2021-03-11T16:25:00Z">
                <w:rPr>
                  <w:rFonts w:ascii="Cambria Math" w:hAnsi="Cambria Math"/>
                  <w:i/>
                </w:rPr>
              </w:del>
            </m:ctrlPr>
          </m:dPr>
          <m:e>
            <m:r>
              <w:del w:id="234" w:author="Xuelin" w:date="2021-03-11T16:25:00Z">
                <w:rPr>
                  <w:rFonts w:ascii="Cambria Math" w:hAnsi="Cambria Math"/>
                </w:rPr>
                <m:t>0</m:t>
              </w:del>
            </m:r>
          </m:e>
        </m:d>
      </m:oMath>
      <w:del w:id="235" w:author="Xuelin" w:date="2021-03-11T16:25:00Z">
        <w:r w:rsidRPr="006C2A04" w:rsidDel="00FC27A1">
          <w:delText xml:space="preserve"> and </w:delText>
        </w:r>
      </w:del>
      <m:oMath>
        <m:sSub>
          <m:sSubPr>
            <m:ctrlPr>
              <w:del w:id="236" w:author="Xuelin" w:date="2021-03-11T16:25:00Z">
                <w:rPr>
                  <w:rFonts w:ascii="Cambria Math" w:hAnsi="Cambria Math"/>
                  <w:i/>
                </w:rPr>
              </w:del>
            </m:ctrlPr>
          </m:sSubPr>
          <m:e>
            <m:r>
              <w:del w:id="237" w:author="Xuelin" w:date="2021-03-11T16:25:00Z">
                <w:rPr>
                  <w:rFonts w:ascii="Cambria Math" w:hAnsi="Cambria Math"/>
                </w:rPr>
                <m:t>E</m:t>
              </w:del>
            </m:r>
          </m:e>
          <m:sub>
            <m:r>
              <w:del w:id="238" w:author="Xuelin" w:date="2021-03-11T16:25:00Z">
                <w:rPr>
                  <w:rFonts w:ascii="Cambria Math" w:hAnsi="Cambria Math"/>
                </w:rPr>
                <m:t>1</m:t>
              </w:del>
            </m:r>
          </m:sub>
        </m:sSub>
        <m:d>
          <m:dPr>
            <m:ctrlPr>
              <w:del w:id="239" w:author="Xuelin" w:date="2021-03-11T16:25:00Z">
                <w:rPr>
                  <w:rFonts w:ascii="Cambria Math" w:hAnsi="Cambria Math"/>
                  <w:i/>
                </w:rPr>
              </w:del>
            </m:ctrlPr>
          </m:dPr>
          <m:e>
            <m:r>
              <w:del w:id="240" w:author="Xuelin" w:date="2021-03-11T16:25:00Z">
                <w:rPr>
                  <w:rFonts w:ascii="Cambria Math" w:hAnsi="Cambria Math"/>
                </w:rPr>
                <m:t>0</m:t>
              </w:del>
            </m:r>
          </m:e>
        </m:d>
      </m:oMath>
      <w:del w:id="241" w:author="Xuelin" w:date="2021-03-11T16:25:00Z">
        <w:r w:rsidRPr="006C2A04" w:rsidDel="00FC27A1">
          <w:delText xml:space="preserve"> denote the numbers of ascertained cases in which individuals experienced symptom onset during 15–16 March and 17–19 March, respectively. Then, the initial numbers of exposed and pre-symptomatic individuals are set as </w:delText>
        </w:r>
      </w:del>
      <m:oMath>
        <m:r>
          <w:del w:id="242" w:author="Xuelin" w:date="2021-03-11T16:25:00Z">
            <w:rPr>
              <w:rFonts w:ascii="Cambria Math" w:hAnsi="Cambria Math"/>
            </w:rPr>
            <m:t>E</m:t>
          </w:del>
        </m:r>
        <m:d>
          <m:dPr>
            <m:ctrlPr>
              <w:del w:id="243" w:author="Xuelin" w:date="2021-03-11T16:25:00Z">
                <w:rPr>
                  <w:rFonts w:ascii="Cambria Math" w:hAnsi="Cambria Math"/>
                  <w:i/>
                </w:rPr>
              </w:del>
            </m:ctrlPr>
          </m:dPr>
          <m:e>
            <m:r>
              <w:del w:id="244" w:author="Xuelin" w:date="2021-03-11T16:25:00Z">
                <w:rPr>
                  <w:rFonts w:ascii="Cambria Math" w:hAnsi="Cambria Math"/>
                </w:rPr>
                <m:t>0</m:t>
              </w:del>
            </m:r>
          </m:e>
        </m:d>
        <m:r>
          <w:del w:id="245" w:author="Xuelin" w:date="2021-03-11T16:25:00Z">
            <w:rPr>
              <w:rFonts w:ascii="Cambria Math" w:hAnsi="Cambria Math"/>
            </w:rPr>
            <m:t>=</m:t>
          </w:del>
        </m:r>
        <m:sSubSup>
          <m:sSubSupPr>
            <m:ctrlPr>
              <w:del w:id="246" w:author="Xuelin" w:date="2021-03-11T16:25:00Z">
                <w:rPr>
                  <w:rFonts w:ascii="Cambria Math" w:hAnsi="Cambria Math"/>
                  <w:i/>
                </w:rPr>
              </w:del>
            </m:ctrlPr>
          </m:sSubSupPr>
          <m:e>
            <m:r>
              <w:del w:id="247" w:author="Xuelin" w:date="2021-03-11T16:25:00Z">
                <w:rPr>
                  <w:rFonts w:ascii="Cambria Math" w:hAnsi="Cambria Math"/>
                </w:rPr>
                <m:t>r</m:t>
              </w:del>
            </m:r>
          </m:e>
          <m:sub>
            <m:r>
              <w:del w:id="248" w:author="Xuelin" w:date="2021-03-11T16:25:00Z">
                <w:rPr>
                  <w:rFonts w:ascii="Cambria Math" w:hAnsi="Cambria Math"/>
                </w:rPr>
                <m:t>0</m:t>
              </w:del>
            </m:r>
          </m:sub>
          <m:sup>
            <m:r>
              <w:del w:id="249" w:author="Xuelin" w:date="2021-03-11T16:25:00Z">
                <w:rPr>
                  <w:rFonts w:ascii="Cambria Math" w:hAnsi="Cambria Math"/>
                </w:rPr>
                <m:t>-1</m:t>
              </w:del>
            </m:r>
          </m:sup>
        </m:sSubSup>
        <m:sSub>
          <m:sSubPr>
            <m:ctrlPr>
              <w:del w:id="250" w:author="Xuelin" w:date="2021-03-11T16:25:00Z">
                <w:rPr>
                  <w:rFonts w:ascii="Cambria Math" w:hAnsi="Cambria Math"/>
                  <w:i/>
                </w:rPr>
              </w:del>
            </m:ctrlPr>
          </m:sSubPr>
          <m:e>
            <m:r>
              <w:del w:id="251" w:author="Xuelin" w:date="2021-03-11T16:25:00Z">
                <w:rPr>
                  <w:rFonts w:ascii="Cambria Math" w:hAnsi="Cambria Math"/>
                </w:rPr>
                <m:t>E</m:t>
              </w:del>
            </m:r>
          </m:e>
          <m:sub>
            <m:r>
              <w:del w:id="252" w:author="Xuelin" w:date="2021-03-11T16:25:00Z">
                <w:rPr>
                  <w:rFonts w:ascii="Cambria Math" w:hAnsi="Cambria Math"/>
                </w:rPr>
                <m:t>1</m:t>
              </w:del>
            </m:r>
          </m:sub>
        </m:sSub>
        <m:d>
          <m:dPr>
            <m:ctrlPr>
              <w:del w:id="253" w:author="Xuelin" w:date="2021-03-11T16:25:00Z">
                <w:rPr>
                  <w:rFonts w:ascii="Cambria Math" w:hAnsi="Cambria Math"/>
                  <w:i/>
                </w:rPr>
              </w:del>
            </m:ctrlPr>
          </m:dPr>
          <m:e>
            <m:r>
              <w:del w:id="254" w:author="Xuelin" w:date="2021-03-11T16:25:00Z">
                <w:rPr>
                  <w:rFonts w:ascii="Cambria Math" w:hAnsi="Cambria Math"/>
                </w:rPr>
                <m:t>0</m:t>
              </w:del>
            </m:r>
          </m:e>
        </m:d>
      </m:oMath>
      <w:del w:id="255" w:author="Xuelin" w:date="2021-03-11T16:25:00Z">
        <w:r w:rsidRPr="006C2A04" w:rsidDel="00FC27A1">
          <w:delText xml:space="preserve"> and </w:delText>
        </w:r>
      </w:del>
      <m:oMath>
        <m:r>
          <w:del w:id="256" w:author="Xuelin" w:date="2021-03-11T16:25:00Z">
            <w:rPr>
              <w:rFonts w:ascii="Cambria Math" w:hAnsi="Cambria Math"/>
            </w:rPr>
            <m:t>P</m:t>
          </w:del>
        </m:r>
        <m:d>
          <m:dPr>
            <m:ctrlPr>
              <w:del w:id="257" w:author="Xuelin" w:date="2021-03-11T16:25:00Z">
                <w:rPr>
                  <w:rFonts w:ascii="Cambria Math" w:hAnsi="Cambria Math"/>
                  <w:i/>
                </w:rPr>
              </w:del>
            </m:ctrlPr>
          </m:dPr>
          <m:e>
            <m:r>
              <w:del w:id="258" w:author="Xuelin" w:date="2021-03-11T16:25:00Z">
                <w:rPr>
                  <w:rFonts w:ascii="Cambria Math" w:hAnsi="Cambria Math"/>
                </w:rPr>
                <m:t>0</m:t>
              </w:del>
            </m:r>
          </m:e>
        </m:d>
        <m:r>
          <w:del w:id="259" w:author="Xuelin" w:date="2021-03-11T16:25:00Z">
            <w:rPr>
              <w:rFonts w:ascii="Cambria Math" w:hAnsi="Cambria Math"/>
            </w:rPr>
            <m:t>=</m:t>
          </w:del>
        </m:r>
        <m:sSubSup>
          <m:sSubSupPr>
            <m:ctrlPr>
              <w:del w:id="260" w:author="Xuelin" w:date="2021-03-11T16:25:00Z">
                <w:rPr>
                  <w:rFonts w:ascii="Cambria Math" w:hAnsi="Cambria Math"/>
                  <w:i/>
                </w:rPr>
              </w:del>
            </m:ctrlPr>
          </m:sSubSupPr>
          <m:e>
            <m:r>
              <w:del w:id="261" w:author="Xuelin" w:date="2021-03-11T16:25:00Z">
                <w:rPr>
                  <w:rFonts w:ascii="Cambria Math" w:hAnsi="Cambria Math"/>
                </w:rPr>
                <m:t>r</m:t>
              </w:del>
            </m:r>
          </m:e>
          <m:sub>
            <m:r>
              <w:del w:id="262" w:author="Xuelin" w:date="2021-03-11T16:25:00Z">
                <w:rPr>
                  <w:rFonts w:ascii="Cambria Math" w:hAnsi="Cambria Math"/>
                </w:rPr>
                <m:t>0</m:t>
              </w:del>
            </m:r>
          </m:sub>
          <m:sup>
            <m:r>
              <w:del w:id="263" w:author="Xuelin" w:date="2021-03-11T16:25:00Z">
                <w:rPr>
                  <w:rFonts w:ascii="Cambria Math" w:hAnsi="Cambria Math"/>
                </w:rPr>
                <m:t>-1</m:t>
              </w:del>
            </m:r>
          </m:sup>
        </m:sSubSup>
        <m:sSub>
          <m:sSubPr>
            <m:ctrlPr>
              <w:del w:id="264" w:author="Xuelin" w:date="2021-03-11T16:25:00Z">
                <w:rPr>
                  <w:rFonts w:ascii="Cambria Math" w:hAnsi="Cambria Math"/>
                  <w:i/>
                </w:rPr>
              </w:del>
            </m:ctrlPr>
          </m:sSubPr>
          <m:e>
            <m:r>
              <w:del w:id="265" w:author="Xuelin" w:date="2021-03-11T16:25:00Z">
                <w:rPr>
                  <w:rFonts w:ascii="Cambria Math" w:hAnsi="Cambria Math"/>
                </w:rPr>
                <m:t>P</m:t>
              </w:del>
            </m:r>
          </m:e>
          <m:sub>
            <m:r>
              <w:del w:id="266" w:author="Xuelin" w:date="2021-03-11T16:25:00Z">
                <w:rPr>
                  <w:rFonts w:ascii="Cambria Math" w:hAnsi="Cambria Math"/>
                </w:rPr>
                <m:t>1</m:t>
              </w:del>
            </m:r>
          </m:sub>
        </m:sSub>
        <m:d>
          <m:dPr>
            <m:ctrlPr>
              <w:del w:id="267" w:author="Xuelin" w:date="2021-03-11T16:25:00Z">
                <w:rPr>
                  <w:rFonts w:ascii="Cambria Math" w:hAnsi="Cambria Math"/>
                  <w:i/>
                </w:rPr>
              </w:del>
            </m:ctrlPr>
          </m:dPr>
          <m:e>
            <m:r>
              <w:del w:id="268" w:author="Xuelin" w:date="2021-03-11T16:25:00Z">
                <w:rPr>
                  <w:rFonts w:ascii="Cambria Math" w:hAnsi="Cambria Math"/>
                </w:rPr>
                <m:t>0</m:t>
              </w:del>
            </m:r>
          </m:e>
        </m:d>
      </m:oMath>
      <w:del w:id="269" w:author="Xuelin" w:date="2021-03-11T16:25:00Z">
        <w:r w:rsidRPr="006C2A04" w:rsidDel="00FC27A1">
          <w:delText>, respectively.</w:delText>
        </w:r>
        <w:r w:rsidDel="00FC27A1">
          <w:delText xml:space="preserve"> </w:delText>
        </w:r>
        <w:r w:rsidRPr="00482823" w:rsidDel="00FC27A1">
          <w:delText xml:space="preserve">The initial number of the hospitalized cases </w:delText>
        </w:r>
      </w:del>
      <m:oMath>
        <m:r>
          <w:del w:id="270" w:author="Xuelin" w:date="2021-03-11T16:25:00Z">
            <w:rPr>
              <w:rFonts w:ascii="Cambria Math" w:hAnsi="Cambria Math"/>
            </w:rPr>
            <m:t>H</m:t>
          </w:del>
        </m:r>
        <m:d>
          <m:dPr>
            <m:ctrlPr>
              <w:del w:id="271" w:author="Xuelin" w:date="2021-03-11T16:25:00Z">
                <w:rPr>
                  <w:rFonts w:ascii="Cambria Math" w:hAnsi="Cambria Math"/>
                  <w:i/>
                </w:rPr>
              </w:del>
            </m:ctrlPr>
          </m:dPr>
          <m:e>
            <m:r>
              <w:del w:id="272" w:author="Xuelin" w:date="2021-03-11T16:25:00Z">
                <w:rPr>
                  <w:rFonts w:ascii="Cambria Math" w:hAnsi="Cambria Math"/>
                </w:rPr>
                <m:t>0</m:t>
              </w:del>
            </m:r>
          </m:e>
        </m:d>
      </m:oMath>
      <w:del w:id="273" w:author="Xuelin" w:date="2021-03-11T16:25:00Z">
        <w:r w:rsidDel="00FC27A1">
          <w:delText xml:space="preserve"> </w:delText>
        </w:r>
        <w:r w:rsidRPr="00482823" w:rsidDel="00FC27A1">
          <w:delText>is set as half of the cumulative ascertained cases on 8 March since</w:delText>
        </w:r>
        <w:r w:rsidDel="00FC27A1">
          <w:delText xml:space="preserve"> </w:delText>
        </w:r>
      </w:del>
      <m:oMath>
        <m:sSub>
          <m:sSubPr>
            <m:ctrlPr>
              <w:del w:id="274" w:author="Xuelin" w:date="2021-03-11T16:25:00Z">
                <w:rPr>
                  <w:rFonts w:ascii="Cambria Math" w:hAnsi="Cambria Math"/>
                  <w:i/>
                </w:rPr>
              </w:del>
            </m:ctrlPr>
          </m:sSubPr>
          <m:e>
            <m:r>
              <w:del w:id="275" w:author="Xuelin" w:date="2021-03-11T16:25:00Z">
                <w:rPr>
                  <w:rFonts w:ascii="Cambria Math" w:hAnsi="Cambria Math"/>
                </w:rPr>
                <m:t>D</m:t>
              </w:del>
            </m:r>
          </m:e>
          <m:sub>
            <m:r>
              <w:del w:id="276" w:author="Xuelin" w:date="2021-03-11T16:25:00Z">
                <w:rPr>
                  <w:rFonts w:ascii="Cambria Math" w:hAnsi="Cambria Math"/>
                </w:rPr>
                <m:t>q</m:t>
              </w:del>
            </m:r>
          </m:sub>
        </m:sSub>
        <m:r>
          <w:del w:id="277" w:author="Xuelin" w:date="2021-03-11T16:25:00Z">
            <w:rPr>
              <w:rFonts w:ascii="Cambria Math" w:hAnsi="Cambria Math"/>
            </w:rPr>
            <m:t>=7</m:t>
          </w:del>
        </m:r>
      </m:oMath>
      <w:del w:id="278" w:author="Xuelin" w:date="2021-03-11T16:25:00Z">
        <w:r w:rsidDel="00FC27A1">
          <w:delText xml:space="preserve"> </w:delText>
        </w:r>
        <w:r w:rsidRPr="00482823" w:rsidDel="00FC27A1">
          <w:delText>and there would be more severe cases among the ascertained cases in the early phase of the epidemic.</w:delText>
        </w:r>
      </w:del>
    </w:p>
    <w:p w14:paraId="13C18644" w14:textId="323D8CA4"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the four lockdown periods, 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r</m:t>
            </m:r>
          </m:e>
        </m:d>
      </m:oMath>
      <w:r>
        <w:t xml:space="preserve"> </w:t>
      </w:r>
      <w:r>
        <w:lastRenderedPageBreak/>
        <w:t xml:space="preserve">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is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i=1,2</m:t>
        </m:r>
        <m:r>
          <w:ins w:id="279" w:author="Xuelin" w:date="2021-03-11T16:15:00Z">
            <w:rPr>
              <w:rFonts w:ascii="Cambria Math" w:hAnsi="Cambria Math"/>
            </w:rPr>
            <m:t>,…,10</m:t>
          </w:ins>
        </m:r>
        <m:r>
          <w:del w:id="280" w:author="Xuelin" w:date="2021-03-11T16:15:00Z">
            <w:rPr>
              <w:rFonts w:ascii="Cambria Math" w:hAnsi="Cambria Math"/>
            </w:rPr>
            <m:t>,3, 4</m:t>
          </w:del>
        </m:r>
        <m:r>
          <w:rPr>
            <w:rFonts w:ascii="Cambria Math" w:hAnsi="Cambria Math"/>
          </w:rPr>
          <m:t>.</m:t>
        </m:r>
      </m:oMath>
      <w:r>
        <w:t xml:space="preserve"> The observed number of ascertained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del w:id="281" w:author="Xuelin" w:date="2021-03-11T16:16:00Z">
        <w:r w:rsidDel="003129BE">
          <w:delText xml:space="preserve">June </w:delText>
        </w:r>
      </w:del>
      <w:ins w:id="282" w:author="Xuelin" w:date="2021-03-11T16:16:00Z">
        <w:r w:rsidR="003129BE">
          <w:t xml:space="preserve">October </w:t>
        </w:r>
      </w:ins>
      <w:r>
        <w:t>1</w:t>
      </w:r>
      <w:ins w:id="283" w:author="Xuelin" w:date="2021-03-11T16:16:00Z">
        <w:r w:rsidR="003129BE">
          <w:t>5</w:t>
        </w:r>
      </w:ins>
      <w:del w:id="284" w:author="Xuelin" w:date="2021-03-11T16:16:00Z">
        <w:r w:rsidDel="003129BE">
          <w:delText>8</w:delText>
        </w:r>
      </w:del>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4B3C2292"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w:ins w:id="285" w:author="Xuelin" w:date="2021-03-11T16:16:00Z">
                  <w:rPr>
                    <w:rFonts w:ascii="Cambria Math" w:hAnsi="Cambria Math"/>
                  </w:rPr>
                  <m:t>…</m:t>
                </w:ins>
              </m:r>
              <m:sSub>
                <m:sSubPr>
                  <m:ctrlPr>
                    <w:del w:id="286" w:author="Xuelin" w:date="2021-03-11T16:16:00Z">
                      <w:rPr>
                        <w:rFonts w:ascii="Cambria Math" w:hAnsi="Cambria Math"/>
                        <w:i/>
                      </w:rPr>
                    </w:del>
                  </m:ctrlPr>
                </m:sSubPr>
                <m:e>
                  <m:r>
                    <w:del w:id="287" w:author="Xuelin" w:date="2021-03-11T16:16:00Z">
                      <w:rPr>
                        <w:rFonts w:ascii="Cambria Math" w:hAnsi="Cambria Math"/>
                      </w:rPr>
                      <m:t>b</m:t>
                    </w:del>
                  </m:r>
                </m:e>
                <m:sub>
                  <m:r>
                    <w:del w:id="288" w:author="Xuelin" w:date="2021-03-11T16:16:00Z">
                      <w:rPr>
                        <w:rFonts w:ascii="Cambria Math" w:hAnsi="Cambria Math"/>
                      </w:rPr>
                      <m:t>3</m:t>
                    </w:del>
                  </m:r>
                </m:sub>
              </m:sSub>
              <m:r>
                <w:rPr>
                  <w:rFonts w:ascii="Cambria Math" w:hAnsi="Cambria Math"/>
                </w:rPr>
                <m:t>,</m:t>
              </m:r>
              <m:sSub>
                <m:sSubPr>
                  <m:ctrlPr>
                    <w:rPr>
                      <w:rFonts w:ascii="Cambria Math" w:hAnsi="Cambria Math"/>
                      <w:i/>
                    </w:rPr>
                  </m:ctrlPr>
                </m:sSubPr>
                <m:e>
                  <m:r>
                    <w:rPr>
                      <w:rFonts w:ascii="Cambria Math" w:hAnsi="Cambria Math"/>
                    </w:rPr>
                    <m:t>b</m:t>
                  </m:r>
                </m:e>
                <m:sub>
                  <m:r>
                    <w:ins w:id="289" w:author="Xuelin" w:date="2021-03-11T16:16:00Z">
                      <w:rPr>
                        <w:rFonts w:ascii="Cambria Math" w:hAnsi="Cambria Math"/>
                      </w:rPr>
                      <m:t>10</m:t>
                    </w:ins>
                  </m:r>
                  <m:r>
                    <w:del w:id="290" w:author="Xuelin" w:date="2021-03-11T16:16:00Z">
                      <w:rPr>
                        <w:rFonts w:ascii="Cambria Math" w:hAnsi="Cambria Math"/>
                      </w:rPr>
                      <m:t>4</m:t>
                    </w:del>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w:ins w:id="291" w:author="Xuelin" w:date="2021-03-11T16:16:00Z">
                  <w:rPr>
                    <w:rFonts w:ascii="Cambria Math" w:hAnsi="Cambria Math"/>
                  </w:rPr>
                  <m:t>…,</m:t>
                </w:ins>
              </m:r>
              <m:sSub>
                <m:sSubPr>
                  <m:ctrlPr>
                    <w:rPr>
                      <w:rFonts w:ascii="Cambria Math" w:hAnsi="Cambria Math"/>
                      <w:i/>
                    </w:rPr>
                  </m:ctrlPr>
                </m:sSubPr>
                <m:e>
                  <m:r>
                    <w:rPr>
                      <w:rFonts w:ascii="Cambria Math" w:hAnsi="Cambria Math"/>
                    </w:rPr>
                    <m:t>r</m:t>
                  </m:r>
                </m:e>
                <m:sub>
                  <m:r>
                    <w:ins w:id="292" w:author="Xuelin" w:date="2021-03-11T16:16:00Z">
                      <w:rPr>
                        <w:rFonts w:ascii="Cambria Math" w:hAnsi="Cambria Math"/>
                      </w:rPr>
                      <m:t>10</m:t>
                    </w:ins>
                  </m:r>
                  <m:r>
                    <w:del w:id="293" w:author="Xuelin" w:date="2021-03-11T16:16:00Z">
                      <w:rPr>
                        <w:rFonts w:ascii="Cambria Math" w:hAnsi="Cambria Math"/>
                      </w:rPr>
                      <m:t>3</m:t>
                    </w:del>
                  </m:r>
                </m:sub>
              </m:sSub>
              <m:r>
                <w:del w:id="294" w:author="Xuelin" w:date="2021-03-11T16:16:00Z">
                  <w:rPr>
                    <w:rFonts w:ascii="Cambria Math" w:hAnsi="Cambria Math"/>
                  </w:rPr>
                  <m:t>,</m:t>
                </w:del>
              </m:r>
              <m:sSub>
                <m:sSubPr>
                  <m:ctrlPr>
                    <w:del w:id="295" w:author="Xuelin" w:date="2021-03-11T16:16:00Z">
                      <w:rPr>
                        <w:rFonts w:ascii="Cambria Math" w:hAnsi="Cambria Math"/>
                        <w:i/>
                      </w:rPr>
                    </w:del>
                  </m:ctrlPr>
                </m:sSubPr>
                <m:e>
                  <m:r>
                    <w:del w:id="296" w:author="Xuelin" w:date="2021-03-11T16:16:00Z">
                      <w:rPr>
                        <w:rFonts w:ascii="Cambria Math" w:hAnsi="Cambria Math"/>
                      </w:rPr>
                      <m:t>r</m:t>
                    </w:del>
                  </m:r>
                </m:e>
                <m:sub>
                  <m:r>
                    <w:del w:id="297" w:author="Xuelin" w:date="2021-03-11T16:16:00Z">
                      <w:rPr>
                        <w:rFonts w:ascii="Cambria Math" w:hAnsi="Cambria Math"/>
                      </w:rPr>
                      <m:t>4</m:t>
                    </w:del>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15E0B3F3" w:rsidR="00980BAC" w:rsidRDefault="00980BAC" w:rsidP="00487208">
      <w:pPr>
        <w:spacing w:line="480" w:lineRule="auto"/>
        <w:jc w:val="both"/>
      </w:pPr>
      <w:r>
        <w:t xml:space="preserve">and the model is used to predict COVID-counts from </w:t>
      </w:r>
      <w:del w:id="298" w:author="Xuelin" w:date="2021-03-11T16:16:00Z">
        <w:r w:rsidDel="003129BE">
          <w:delText>June 19</w:delText>
        </w:r>
      </w:del>
      <w:ins w:id="299" w:author="Xuelin" w:date="2021-03-11T16:16:00Z">
        <w:r w:rsidR="003129BE">
          <w:t>October 16</w:t>
        </w:r>
      </w:ins>
      <w:r>
        <w:t xml:space="preserve"> to </w:t>
      </w:r>
      <w:del w:id="300" w:author="Xuelin" w:date="2021-03-11T16:17:00Z">
        <w:r w:rsidDel="003129BE">
          <w:delText>July 18</w:delText>
        </w:r>
      </w:del>
      <w:ins w:id="301" w:author="Xuelin" w:date="2021-03-11T16:17:00Z">
        <w:r w:rsidR="003129BE">
          <w:t>December 31, 2020</w:t>
        </w:r>
      </w:ins>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w:ins w:id="302" w:author="Xuelin" w:date="2021-03-11T16:17:00Z">
            <w:rPr>
              <w:rFonts w:ascii="Cambria Math" w:hAnsi="Cambria Math"/>
            </w:rPr>
            <m:t>…,</m:t>
          </w:ins>
        </m:r>
        <m:sSub>
          <m:sSubPr>
            <m:ctrlPr>
              <w:ins w:id="303" w:author="Xuelin" w:date="2021-03-11T16:17:00Z">
                <w:rPr>
                  <w:rFonts w:ascii="Cambria Math" w:hAnsi="Cambria Math"/>
                  <w:i/>
                </w:rPr>
              </w:ins>
            </m:ctrlPr>
          </m:sSubPr>
          <m:e>
            <m:r>
              <w:ins w:id="304" w:author="Xuelin" w:date="2021-03-11T16:17:00Z">
                <w:rPr>
                  <w:rFonts w:ascii="Cambria Math" w:hAnsi="Cambria Math"/>
                </w:rPr>
                <m:t>b</m:t>
              </w:ins>
            </m:r>
          </m:e>
          <m:sub>
            <m:r>
              <w:ins w:id="305" w:author="Xuelin" w:date="2021-03-11T16:17:00Z">
                <w:rPr>
                  <w:rFonts w:ascii="Cambria Math" w:hAnsi="Cambria Math"/>
                </w:rPr>
                <m:t>9</m:t>
              </w:ins>
            </m:r>
          </m:sub>
        </m:sSub>
        <m:r>
          <w:ins w:id="306" w:author="Xuelin" w:date="2021-03-11T16:18:00Z">
            <w:rPr>
              <w:rFonts w:ascii="Cambria Math" w:hAnsi="Cambria Math"/>
            </w:rPr>
            <m:t xml:space="preserve"> </m:t>
          </w:ins>
        </m:r>
      </m:oMath>
      <w:ins w:id="307" w:author="Xuelin" w:date="2021-03-11T16:18:00Z">
        <w:r w:rsidR="003129BE">
          <w:t>and</w:t>
        </w:r>
      </w:ins>
      <m:oMath>
        <m:sSub>
          <m:sSubPr>
            <m:ctrlPr>
              <w:del w:id="308" w:author="Xuelin" w:date="2021-03-11T16:17:00Z">
                <w:rPr>
                  <w:rFonts w:ascii="Cambria Math" w:hAnsi="Cambria Math"/>
                  <w:i/>
                </w:rPr>
              </w:del>
            </m:ctrlPr>
          </m:sSubPr>
          <m:e>
            <m:r>
              <w:del w:id="309" w:author="Xuelin" w:date="2021-03-11T16:17:00Z">
                <w:rPr>
                  <w:rFonts w:ascii="Cambria Math" w:hAnsi="Cambria Math"/>
                </w:rPr>
                <m:t>b</m:t>
              </w:del>
            </m:r>
          </m:e>
          <m:sub>
            <m:r>
              <w:del w:id="310" w:author="Xuelin" w:date="2021-03-11T16:17:00Z">
                <w:rPr>
                  <w:rFonts w:ascii="Cambria Math" w:hAnsi="Cambria Math"/>
                </w:rPr>
                <m:t>3</m:t>
              </w:del>
            </m:r>
          </m:sub>
        </m:sSub>
        <m:r>
          <w:del w:id="311" w:author="Xuelin" w:date="2021-03-11T16:17:00Z">
            <m:rPr>
              <m:nor/>
            </m:rPr>
            <w:rPr>
              <w:rFonts w:ascii="Cambria Math" w:hAnsi="Cambria Math"/>
            </w:rPr>
            <m:t xml:space="preserve"> and</m:t>
          </w:del>
        </m:r>
        <m:r>
          <m:rPr>
            <m:nor/>
          </m:rPr>
          <w:rPr>
            <w:rFonts w:ascii="Cambria Math" w:hAnsi="Cambria Math"/>
          </w:rPr>
          <m:t xml:space="preserve"> </m:t>
        </m:r>
        <m:sSub>
          <m:sSubPr>
            <m:ctrlPr>
              <w:rPr>
                <w:rFonts w:ascii="Cambria Math" w:hAnsi="Cambria Math"/>
                <w:i/>
              </w:rPr>
            </m:ctrlPr>
          </m:sSubPr>
          <m:e>
            <m:r>
              <w:rPr>
                <w:rFonts w:ascii="Cambria Math" w:hAnsi="Cambria Math"/>
              </w:rPr>
              <m:t>b</m:t>
            </m:r>
          </m:e>
          <m:sub>
            <m:r>
              <w:ins w:id="312" w:author="Xuelin" w:date="2021-03-11T16:17:00Z">
                <w:rPr>
                  <w:rFonts w:ascii="Cambria Math" w:hAnsi="Cambria Math"/>
                </w:rPr>
                <m:t>10</m:t>
              </w:ins>
            </m:r>
            <m:r>
              <w:del w:id="313" w:author="Xuelin" w:date="2021-03-11T16:17:00Z">
                <w:rPr>
                  <w:rFonts w:ascii="Cambria Math" w:hAnsi="Cambria Math"/>
                </w:rPr>
                <m:t>4</m:t>
              </w:del>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del w:id="314" w:author="Xuelin" w:date="2021-03-11T16:18:00Z">
                <w:rPr>
                  <w:rFonts w:ascii="Cambria Math" w:hAnsi="Cambria Math"/>
                </w:rPr>
                <m:t>7.3</m:t>
              </w:del>
            </m:r>
            <m:r>
              <w:ins w:id="315" w:author="Xuelin" w:date="2021-03-11T16:18:00Z">
                <w:rPr>
                  <w:rFonts w:ascii="Cambria Math" w:hAnsi="Cambria Math"/>
                </w:rPr>
                <m:t>10</m:t>
              </w:ins>
            </m:r>
            <m:r>
              <w:rPr>
                <w:rFonts w:ascii="Cambria Math" w:hAnsi="Cambria Math"/>
              </w:rPr>
              <m:t xml:space="preserve">, </m:t>
            </m:r>
            <m:r>
              <w:ins w:id="316" w:author="Xuelin" w:date="2021-03-11T16:18:00Z">
                <w:rPr>
                  <w:rFonts w:ascii="Cambria Math" w:hAnsi="Cambria Math"/>
                </w:rPr>
                <m:t>90</m:t>
              </w:ins>
            </m:r>
            <m:r>
              <w:del w:id="317" w:author="Xuelin" w:date="2021-03-11T16:18:00Z">
                <w:rPr>
                  <w:rFonts w:ascii="Cambria Math" w:hAnsi="Cambria Math"/>
                </w:rPr>
                <m:t>24.6</m:t>
              </w:del>
            </m:r>
          </m:e>
        </m:d>
      </m:oMath>
      <w:ins w:id="318" w:author="Xuelin" w:date="2021-03-11T16:26:00Z">
        <w:r w:rsidR="00FC27A1">
          <w:rPr>
            <w:vertAlign w:val="superscript"/>
          </w:rPr>
          <w:t>8</w:t>
        </w:r>
      </w:ins>
      <m:oMath>
        <m:r>
          <w:rPr>
            <w:rFonts w:ascii="Cambria Math" w:hAnsi="Cambria Math"/>
          </w:rPr>
          <m:t xml:space="preserve">, </m:t>
        </m:r>
      </m:oMath>
      <w:r>
        <w:t xml:space="preserve">is used, by matching the first two moments of the estimate using data from Singapore, as done by the authors of the SAPHIRE model. Re-parameterizing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ins w:id="319" w:author="Xuelin" w:date="2021-03-11T16:24:00Z">
                <w:rPr>
                  <w:rFonts w:ascii="Cambria Math" w:hAnsi="Cambria Math"/>
                  <w:i/>
                </w:rPr>
              </w:ins>
            </m:ctrlPr>
          </m:sSubPr>
          <m:e>
            <m:r>
              <w:ins w:id="320" w:author="Xuelin" w:date="2021-03-11T16:24:00Z">
                <w:rPr>
                  <w:rFonts w:ascii="Cambria Math" w:hAnsi="Cambria Math"/>
                </w:rPr>
                <m:t>r</m:t>
              </w:ins>
            </m:r>
          </m:e>
          <m:sub>
            <m:r>
              <w:ins w:id="321" w:author="Xuelin" w:date="2021-03-11T16:24:00Z">
                <w:rPr>
                  <w:rFonts w:ascii="Cambria Math" w:hAnsi="Cambria Math"/>
                </w:rPr>
                <m:t>3</m:t>
              </w:ins>
            </m:r>
          </m:sub>
        </m:sSub>
        <m:r>
          <w:ins w:id="322" w:author="Xuelin" w:date="2021-03-11T16:24:00Z">
            <w:rPr>
              <w:rFonts w:ascii="Cambria Math" w:hAnsi="Cambria Math"/>
            </w:rPr>
            <m:t xml:space="preserve">, </m:t>
          </w:ins>
        </m:r>
        <m:sSub>
          <m:sSubPr>
            <m:ctrlPr>
              <w:del w:id="323" w:author="Xuelin" w:date="2021-03-11T16:23:00Z">
                <w:rPr>
                  <w:rFonts w:ascii="Cambria Math" w:hAnsi="Cambria Math"/>
                  <w:i/>
                </w:rPr>
              </w:del>
            </m:ctrlPr>
          </m:sSubPr>
          <m:e>
            <m:r>
              <w:del w:id="324" w:author="Xuelin" w:date="2021-03-11T16:23:00Z">
                <w:rPr>
                  <w:rFonts w:ascii="Cambria Math" w:hAnsi="Cambria Math"/>
                </w:rPr>
                <m:t>r</m:t>
              </w:del>
            </m:r>
          </m:e>
          <m:sub>
            <m:r>
              <w:del w:id="325" w:author="Xuelin" w:date="2021-03-11T16:23:00Z">
                <w:rPr>
                  <w:rFonts w:ascii="Cambria Math" w:hAnsi="Cambria Math"/>
                </w:rPr>
                <m:t>3</m:t>
              </w:del>
            </m:r>
          </m:sub>
        </m:sSub>
        <m:r>
          <w:ins w:id="326" w:author="Xuelin" w:date="2021-03-11T16:23:00Z">
            <w:rPr>
              <w:rFonts w:ascii="Cambria Math" w:hAnsi="Cambria Math"/>
            </w:rPr>
            <m:t xml:space="preserve">…, </m:t>
          </w:ins>
        </m:r>
        <m:sSub>
          <m:sSubPr>
            <m:ctrlPr>
              <w:ins w:id="327" w:author="Xuelin" w:date="2021-03-11T16:23:00Z">
                <w:rPr>
                  <w:rFonts w:ascii="Cambria Math" w:hAnsi="Cambria Math"/>
                  <w:i/>
                </w:rPr>
              </w:ins>
            </m:ctrlPr>
          </m:sSubPr>
          <m:e>
            <m:r>
              <w:ins w:id="328" w:author="Xuelin" w:date="2021-03-11T16:23:00Z">
                <w:rPr>
                  <w:rFonts w:ascii="Cambria Math" w:hAnsi="Cambria Math"/>
                </w:rPr>
                <m:t>r</m:t>
              </w:ins>
            </m:r>
          </m:e>
          <m:sub>
            <m:r>
              <w:ins w:id="329" w:author="Xuelin" w:date="2021-03-11T16:23:00Z">
                <w:rPr>
                  <w:rFonts w:ascii="Cambria Math" w:hAnsi="Cambria Math"/>
                </w:rPr>
                <m:t>9</m:t>
              </w:ins>
            </m:r>
          </m:sub>
        </m:sSub>
        <m:r>
          <m:rPr>
            <m:nor/>
          </m:rPr>
          <w:rPr>
            <w:rFonts w:ascii="Cambria Math" w:hAnsi="Cambria Math"/>
          </w:rPr>
          <m:t xml:space="preserve"> and </m:t>
        </m:r>
        <m:sSub>
          <m:sSubPr>
            <m:ctrlPr>
              <w:rPr>
                <w:rFonts w:ascii="Cambria Math" w:hAnsi="Cambria Math"/>
                <w:i/>
              </w:rPr>
            </m:ctrlPr>
          </m:sSubPr>
          <m:e>
            <m:r>
              <w:rPr>
                <w:rFonts w:ascii="Cambria Math" w:hAnsi="Cambria Math"/>
              </w:rPr>
              <m:t>r</m:t>
            </m:r>
          </m:e>
          <m:sub>
            <m:r>
              <w:ins w:id="330" w:author="Xuelin" w:date="2021-03-11T16:23:00Z">
                <w:rPr>
                  <w:rFonts w:ascii="Cambria Math" w:hAnsi="Cambria Math"/>
                </w:rPr>
                <m:t>10</m:t>
              </w:ins>
            </m:r>
            <m:r>
              <w:del w:id="331" w:author="Xuelin" w:date="2021-03-11T16:23:00Z">
                <w:rPr>
                  <w:rFonts w:ascii="Cambria Math" w:hAnsi="Cambria Math"/>
                </w:rPr>
                <m:t>4</m:t>
              </w:del>
            </m:r>
          </m:sub>
        </m:sSub>
      </m:oMath>
      <w:r>
        <w:t xml:space="preserve"> as </w:t>
      </w:r>
    </w:p>
    <w:p w14:paraId="3D2B7994" w14:textId="3D7CDA76"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m:t>
          </m:r>
          <m:r>
            <w:ins w:id="332" w:author="Xuelin" w:date="2021-03-11T16:23:00Z">
              <w:rPr>
                <w:rFonts w:ascii="Cambria Math" w:hAnsi="Cambria Math"/>
              </w:rPr>
              <m:t>3,…,10</m:t>
            </w:ins>
          </m:r>
          <m:r>
            <w:del w:id="333" w:author="Xuelin" w:date="2021-03-11T16:23:00Z">
              <w:rPr>
                <w:rFonts w:ascii="Cambria Math" w:hAnsi="Cambria Math"/>
              </w:rPr>
              <m:t>3,4</m:t>
            </w:del>
          </m:r>
        </m:oMath>
      </m:oMathPara>
    </w:p>
    <w:p w14:paraId="11C5E7D1" w14:textId="312C6F7C" w:rsidR="00980BAC"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function.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m:t>
        </m:r>
        <m:r>
          <w:ins w:id="334" w:author="Xuelin" w:date="2021-03-11T16:24:00Z">
            <w:rPr>
              <w:rFonts w:ascii="Cambria Math" w:hAnsi="Cambria Math"/>
            </w:rPr>
            <m:t xml:space="preserve"> 3,</m:t>
          </w:ins>
        </m:r>
        <m:r>
          <w:del w:id="335" w:author="Xuelin" w:date="2021-03-11T16:23:00Z">
            <w:rPr>
              <w:rFonts w:ascii="Cambria Math" w:hAnsi="Cambria Math"/>
            </w:rPr>
            <m:t xml:space="preserve"> 3</m:t>
          </w:del>
        </m:r>
        <m:r>
          <w:ins w:id="336" w:author="Xuelin" w:date="2021-03-11T16:23:00Z">
            <w:rPr>
              <w:rFonts w:ascii="Cambria Math" w:hAnsi="Cambria Math"/>
            </w:rPr>
            <m:t>…</m:t>
          </w:ins>
        </m:r>
        <m:r>
          <w:rPr>
            <w:rFonts w:ascii="Cambria Math" w:hAnsi="Cambria Math"/>
          </w:rPr>
          <m:t xml:space="preserve">, </m:t>
        </m:r>
        <m:r>
          <w:ins w:id="337" w:author="Xuelin" w:date="2021-03-11T16:23:00Z">
            <w:rPr>
              <w:rFonts w:ascii="Cambria Math" w:hAnsi="Cambria Math"/>
            </w:rPr>
            <m:t>10</m:t>
          </w:ins>
        </m:r>
        <m:r>
          <w:del w:id="338" w:author="Xuelin" w:date="2021-03-11T16:23:00Z">
            <w:rPr>
              <w:rFonts w:ascii="Cambria Math" w:hAnsi="Cambria Math"/>
            </w:rPr>
            <m:t>4</m:t>
          </w:del>
        </m:r>
        <m:r>
          <w:rPr>
            <w:rFonts w:ascii="Cambria Math" w:hAnsi="Cambria Math"/>
          </w:rPr>
          <m:t>.</m:t>
        </m:r>
      </m:oMath>
      <w:r>
        <w:t xml:space="preserve"> A burn-in period of 100,000 iterations is fixed, with a total of 200,000 iterations being run.</w:t>
      </w:r>
    </w:p>
    <w:p w14:paraId="184F53A0" w14:textId="2203D064" w:rsidR="00E83E17" w:rsidDel="00FC27A1" w:rsidRDefault="00FC27A1" w:rsidP="00487208">
      <w:pPr>
        <w:spacing w:line="480" w:lineRule="auto"/>
        <w:jc w:val="both"/>
        <w:rPr>
          <w:del w:id="339" w:author="Xuelin" w:date="2021-03-11T16:24:00Z"/>
          <w:b/>
          <w:bCs/>
          <w:i/>
          <w:iCs/>
        </w:rPr>
      </w:pPr>
      <w:ins w:id="340" w:author="Xuelin" w:date="2021-03-11T16:26:00Z">
        <w:r>
          <w:rPr>
            <w:b/>
            <w:bCs/>
            <w:i/>
            <w:iCs/>
          </w:rPr>
          <w:t>Reference:</w:t>
        </w:r>
      </w:ins>
    </w:p>
    <w:p w14:paraId="73B1B5A1" w14:textId="77777777" w:rsidR="00FC27A1" w:rsidRPr="00EF5D72" w:rsidRDefault="00FC27A1" w:rsidP="00FC27A1">
      <w:pPr>
        <w:rPr>
          <w:ins w:id="341" w:author="Xuelin" w:date="2021-03-11T16:27:00Z"/>
          <w:rFonts w:cstheme="minorHAnsi"/>
          <w:color w:val="222222"/>
          <w:shd w:val="clear" w:color="auto" w:fill="FFFFFF"/>
        </w:rPr>
      </w:pPr>
      <w:ins w:id="342" w:author="Xuelin" w:date="2021-03-11T16:27:00Z">
        <w:r w:rsidRPr="00EF5D72">
          <w:rPr>
            <w:rFonts w:cstheme="minorHAnsi"/>
            <w:shd w:val="clear" w:color="auto" w:fill="FFFFFF"/>
          </w:rPr>
          <w:t xml:space="preserve">1 </w:t>
        </w:r>
        <w:r w:rsidRPr="00EF5D72">
          <w:rPr>
            <w:rFonts w:cstheme="minorHAnsi"/>
            <w:color w:val="222222"/>
            <w:shd w:val="clear" w:color="auto" w:fill="FFFFFF"/>
          </w:rPr>
          <w:t>Li, R., Pei, S., Chen, B., Song, Y., Zhang, T., Yang, W., &amp; Shaman, J. (2020). Substantial undocumented infection facilitates the rapid dissemination of novel coronavirus (SARS-CoV-2). </w:t>
        </w:r>
        <w:r w:rsidRPr="00EF5D72">
          <w:rPr>
            <w:rFonts w:cstheme="minorHAnsi"/>
            <w:i/>
            <w:iCs/>
            <w:color w:val="222222"/>
            <w:shd w:val="clear" w:color="auto" w:fill="FFFFFF"/>
          </w:rPr>
          <w:t>Science</w:t>
        </w:r>
        <w:r w:rsidRPr="00EF5D72">
          <w:rPr>
            <w:rFonts w:cstheme="minorHAnsi"/>
            <w:color w:val="222222"/>
            <w:shd w:val="clear" w:color="auto" w:fill="FFFFFF"/>
          </w:rPr>
          <w:t>, </w:t>
        </w:r>
        <w:r w:rsidRPr="00EF5D72">
          <w:rPr>
            <w:rFonts w:cstheme="minorHAnsi"/>
            <w:i/>
            <w:iCs/>
            <w:color w:val="222222"/>
            <w:shd w:val="clear" w:color="auto" w:fill="FFFFFF"/>
          </w:rPr>
          <w:t>368</w:t>
        </w:r>
        <w:r w:rsidRPr="00EF5D72">
          <w:rPr>
            <w:rFonts w:cstheme="minorHAnsi"/>
            <w:color w:val="222222"/>
            <w:shd w:val="clear" w:color="auto" w:fill="FFFFFF"/>
          </w:rPr>
          <w:t>(6490), 489-493.</w:t>
        </w:r>
      </w:ins>
    </w:p>
    <w:p w14:paraId="0391CD64" w14:textId="77777777" w:rsidR="00FC27A1" w:rsidRPr="00EF5D72" w:rsidRDefault="00FC27A1" w:rsidP="00FC27A1">
      <w:pPr>
        <w:rPr>
          <w:ins w:id="343" w:author="Xuelin" w:date="2021-03-11T16:27:00Z"/>
          <w:rFonts w:cstheme="minorHAnsi"/>
          <w:color w:val="222222"/>
          <w:shd w:val="clear" w:color="auto" w:fill="FFFFFF"/>
        </w:rPr>
      </w:pPr>
      <w:ins w:id="344" w:author="Xuelin" w:date="2021-03-11T16:27:00Z">
        <w:r w:rsidRPr="00EF5D72">
          <w:rPr>
            <w:rFonts w:cstheme="minorHAnsi"/>
            <w:color w:val="222222"/>
            <w:shd w:val="clear" w:color="auto" w:fill="FFFFFF"/>
          </w:rPr>
          <w:t>2 He, X., Lau, E. H., Wu, P., Deng, X., Wang, J., Hao, X., ... &amp; Leung, G. M. (2020). Temporal dynamics in viral shedding and transmissibility of COVID-19. </w:t>
        </w:r>
        <w:r w:rsidRPr="00EF5D72">
          <w:rPr>
            <w:rFonts w:cstheme="minorHAnsi"/>
            <w:i/>
            <w:iCs/>
            <w:color w:val="222222"/>
            <w:shd w:val="clear" w:color="auto" w:fill="FFFFFF"/>
          </w:rPr>
          <w:t>Nature medicine</w:t>
        </w:r>
        <w:r w:rsidRPr="00EF5D72">
          <w:rPr>
            <w:rFonts w:cstheme="minorHAnsi"/>
            <w:color w:val="222222"/>
            <w:shd w:val="clear" w:color="auto" w:fill="FFFFFF"/>
          </w:rPr>
          <w:t>, </w:t>
        </w:r>
        <w:r w:rsidRPr="00EF5D72">
          <w:rPr>
            <w:rFonts w:cstheme="minorHAnsi"/>
            <w:i/>
            <w:iCs/>
            <w:color w:val="222222"/>
            <w:shd w:val="clear" w:color="auto" w:fill="FFFFFF"/>
          </w:rPr>
          <w:t>26</w:t>
        </w:r>
        <w:r w:rsidRPr="00EF5D72">
          <w:rPr>
            <w:rFonts w:cstheme="minorHAnsi"/>
            <w:color w:val="222222"/>
            <w:shd w:val="clear" w:color="auto" w:fill="FFFFFF"/>
          </w:rPr>
          <w:t>(5), 672-675.</w:t>
        </w:r>
      </w:ins>
    </w:p>
    <w:p w14:paraId="0B811806" w14:textId="77777777" w:rsidR="00FC27A1" w:rsidRPr="00EF5D72" w:rsidRDefault="00FC27A1" w:rsidP="00FC27A1">
      <w:pPr>
        <w:rPr>
          <w:ins w:id="345" w:author="Xuelin" w:date="2021-03-11T16:27:00Z"/>
          <w:rFonts w:cstheme="minorHAnsi"/>
          <w:color w:val="222222"/>
          <w:shd w:val="clear" w:color="auto" w:fill="FFFFFF"/>
        </w:rPr>
      </w:pPr>
      <w:ins w:id="346" w:author="Xuelin" w:date="2021-03-11T16:27:00Z">
        <w:r w:rsidRPr="00EF5D72">
          <w:rPr>
            <w:rFonts w:cstheme="minorHAnsi"/>
            <w:color w:val="222222"/>
            <w:shd w:val="clear" w:color="auto" w:fill="FFFFFF"/>
          </w:rPr>
          <w:t>3 Li, Q., Guan, X., Wu, P., Wang, X., Zhou, L., Tong, Y., ... &amp; Feng, Z. (2020). Early transmission dynamics in Wuhan, China, of novel coronavirus–infected pneumonia. </w:t>
        </w:r>
        <w:r w:rsidRPr="00EF5D72">
          <w:rPr>
            <w:rFonts w:cstheme="minorHAnsi"/>
            <w:i/>
            <w:iCs/>
            <w:color w:val="222222"/>
            <w:shd w:val="clear" w:color="auto" w:fill="FFFFFF"/>
          </w:rPr>
          <w:t>New England journal of medicine</w:t>
        </w:r>
        <w:r w:rsidRPr="00EF5D72">
          <w:rPr>
            <w:rFonts w:cstheme="minorHAnsi"/>
            <w:color w:val="222222"/>
            <w:shd w:val="clear" w:color="auto" w:fill="FFFFFF"/>
          </w:rPr>
          <w:t>.</w:t>
        </w:r>
      </w:ins>
    </w:p>
    <w:p w14:paraId="72835579" w14:textId="77777777" w:rsidR="00FC27A1" w:rsidRPr="00EF5D72" w:rsidRDefault="00FC27A1" w:rsidP="00FC27A1">
      <w:pPr>
        <w:rPr>
          <w:ins w:id="347" w:author="Xuelin" w:date="2021-03-11T16:27:00Z"/>
          <w:rFonts w:cstheme="minorHAnsi"/>
          <w:color w:val="222222"/>
          <w:shd w:val="clear" w:color="auto" w:fill="FFFFFF"/>
        </w:rPr>
      </w:pPr>
      <w:ins w:id="348" w:author="Xuelin" w:date="2021-03-11T16:27:00Z">
        <w:r w:rsidRPr="00EF5D72">
          <w:rPr>
            <w:rFonts w:cstheme="minorHAnsi"/>
            <w:color w:val="222222"/>
            <w:shd w:val="clear" w:color="auto" w:fill="FFFFFF"/>
          </w:rPr>
          <w:lastRenderedPageBreak/>
          <w:t>4 Ferretti, L., Wymant, C., Kendall, M., Zhao, L., Nurtay, A., Abeler-Dörner, L., ... &amp; Fraser, C. (2020). Quantifying SARS-CoV-2 transmission suggests epidemic control with digital contact tracing. </w:t>
        </w:r>
        <w:r w:rsidRPr="00EF5D72">
          <w:rPr>
            <w:rFonts w:cstheme="minorHAnsi"/>
            <w:i/>
            <w:iCs/>
            <w:color w:val="222222"/>
            <w:shd w:val="clear" w:color="auto" w:fill="FFFFFF"/>
          </w:rPr>
          <w:t>Science</w:t>
        </w:r>
        <w:r w:rsidRPr="00EF5D72">
          <w:rPr>
            <w:rFonts w:cstheme="minorHAnsi"/>
            <w:color w:val="222222"/>
            <w:shd w:val="clear" w:color="auto" w:fill="FFFFFF"/>
          </w:rPr>
          <w:t>, </w:t>
        </w:r>
        <w:r w:rsidRPr="00EF5D72">
          <w:rPr>
            <w:rFonts w:cstheme="minorHAnsi"/>
            <w:i/>
            <w:iCs/>
            <w:color w:val="222222"/>
            <w:shd w:val="clear" w:color="auto" w:fill="FFFFFF"/>
          </w:rPr>
          <w:t>368</w:t>
        </w:r>
        <w:r w:rsidRPr="00EF5D72">
          <w:rPr>
            <w:rFonts w:cstheme="minorHAnsi"/>
            <w:color w:val="222222"/>
            <w:shd w:val="clear" w:color="auto" w:fill="FFFFFF"/>
          </w:rPr>
          <w:t>(6491).</w:t>
        </w:r>
      </w:ins>
    </w:p>
    <w:p w14:paraId="3373051C" w14:textId="77777777" w:rsidR="00FC27A1" w:rsidRPr="00EF5D72" w:rsidRDefault="00FC27A1" w:rsidP="00FC27A1">
      <w:pPr>
        <w:rPr>
          <w:ins w:id="349" w:author="Xuelin" w:date="2021-03-11T16:27:00Z"/>
          <w:rFonts w:cstheme="minorHAnsi"/>
          <w:color w:val="222222"/>
          <w:shd w:val="clear" w:color="auto" w:fill="FFFFFF"/>
        </w:rPr>
      </w:pPr>
      <w:ins w:id="350" w:author="Xuelin" w:date="2021-03-11T16:27:00Z">
        <w:r w:rsidRPr="00EF5D72">
          <w:rPr>
            <w:rFonts w:cstheme="minorHAnsi"/>
            <w:color w:val="222222"/>
            <w:shd w:val="clear" w:color="auto" w:fill="FFFFFF"/>
          </w:rPr>
          <w:t>5 Hao, X., Cheng, S., Wu, D., Wu, T., Lin, X., &amp; Wang, C. (2020). Reconstruction of the full transmission dynamics of COVID-19 in Wuhan. </w:t>
        </w:r>
        <w:r w:rsidRPr="00EF5D72">
          <w:rPr>
            <w:rFonts w:cstheme="minorHAnsi"/>
            <w:i/>
            <w:iCs/>
            <w:color w:val="222222"/>
            <w:shd w:val="clear" w:color="auto" w:fill="FFFFFF"/>
          </w:rPr>
          <w:t>Nature</w:t>
        </w:r>
        <w:r w:rsidRPr="00EF5D72">
          <w:rPr>
            <w:rFonts w:cstheme="minorHAnsi"/>
            <w:color w:val="222222"/>
            <w:shd w:val="clear" w:color="auto" w:fill="FFFFFF"/>
          </w:rPr>
          <w:t>, </w:t>
        </w:r>
        <w:r w:rsidRPr="00EF5D72">
          <w:rPr>
            <w:rFonts w:cstheme="minorHAnsi"/>
            <w:i/>
            <w:iCs/>
            <w:color w:val="222222"/>
            <w:shd w:val="clear" w:color="auto" w:fill="FFFFFF"/>
          </w:rPr>
          <w:t>584</w:t>
        </w:r>
        <w:r w:rsidRPr="00EF5D72">
          <w:rPr>
            <w:rFonts w:cstheme="minorHAnsi"/>
            <w:color w:val="222222"/>
            <w:shd w:val="clear" w:color="auto" w:fill="FFFFFF"/>
          </w:rPr>
          <w:t>(7821), 420-424.</w:t>
        </w:r>
      </w:ins>
    </w:p>
    <w:p w14:paraId="5E97CA47" w14:textId="77777777" w:rsidR="00FC27A1" w:rsidRPr="00EF5D72" w:rsidRDefault="00FC27A1" w:rsidP="00FC27A1">
      <w:pPr>
        <w:rPr>
          <w:ins w:id="351" w:author="Xuelin" w:date="2021-03-11T16:27:00Z"/>
          <w:rFonts w:cstheme="minorHAnsi"/>
          <w:color w:val="222222"/>
          <w:shd w:val="clear" w:color="auto" w:fill="FFFFFF"/>
        </w:rPr>
      </w:pPr>
      <w:ins w:id="352" w:author="Xuelin" w:date="2021-03-11T16:27:00Z">
        <w:r w:rsidRPr="00EF5D72">
          <w:rPr>
            <w:rFonts w:cstheme="minorHAnsi"/>
            <w:color w:val="222222"/>
            <w:shd w:val="clear" w:color="auto" w:fill="FFFFFF"/>
          </w:rPr>
          <w:t>6 Garg S. Hospitalization rates and characteristics of patients hospitalized with laboratory-confirmed coronavirus disease 2019—COVID-NET, 14 States, March 1–30, 2020. MMWR Morbidity and mortality weekly report. 2020;69.</w:t>
        </w:r>
      </w:ins>
    </w:p>
    <w:p w14:paraId="0037EE19" w14:textId="77777777" w:rsidR="00FC27A1" w:rsidRPr="00EF5D72" w:rsidRDefault="00FC27A1" w:rsidP="00FC27A1">
      <w:pPr>
        <w:rPr>
          <w:ins w:id="353" w:author="Xuelin" w:date="2021-03-11T16:27:00Z"/>
          <w:rFonts w:cstheme="minorHAnsi"/>
          <w:color w:val="222222"/>
          <w:shd w:val="clear" w:color="auto" w:fill="FFFFFF"/>
        </w:rPr>
      </w:pPr>
      <w:ins w:id="354" w:author="Xuelin" w:date="2021-03-11T16:27:00Z">
        <w:r w:rsidRPr="00EF5D72">
          <w:rPr>
            <w:rFonts w:cstheme="minorHAnsi"/>
            <w:color w:val="222222"/>
            <w:shd w:val="clear" w:color="auto" w:fill="FFFFFF"/>
          </w:rPr>
          <w:t>7 Wang D, Hu B, Hu C, et al. Clinical characteristics of 138 hospitalized patients with 2019 novel coronavirus–infected pneumonia in Wuhan, China. Jama. 2020;323(11):1061-1069.</w:t>
        </w:r>
      </w:ins>
    </w:p>
    <w:p w14:paraId="74F5792A" w14:textId="223A6A64" w:rsidR="005A62EC" w:rsidRDefault="00FC27A1" w:rsidP="00487208">
      <w:pPr>
        <w:spacing w:line="480" w:lineRule="auto"/>
        <w:jc w:val="both"/>
        <w:sectPr w:rsidR="005A62EC" w:rsidSect="007B621F">
          <w:headerReference w:type="default" r:id="rId11"/>
          <w:footerReference w:type="even" r:id="rId12"/>
          <w:footerReference w:type="default" r:id="rId13"/>
          <w:type w:val="continuous"/>
          <w:pgSz w:w="12240" w:h="15840"/>
          <w:pgMar w:top="1134" w:right="1134" w:bottom="1693" w:left="1134" w:header="0" w:footer="1134" w:gutter="0"/>
          <w:lnNumType w:countBy="1" w:restart="continuous"/>
          <w:cols w:space="720"/>
          <w:docGrid w:linePitch="326"/>
        </w:sectPr>
      </w:pPr>
      <w:ins w:id="355" w:author="Xuelin" w:date="2021-03-11T16:27:00Z">
        <w:r w:rsidRPr="00EF5D72">
          <w:rPr>
            <w:rFonts w:cstheme="minorHAnsi"/>
            <w:color w:val="222222"/>
            <w:shd w:val="clear" w:color="auto" w:fill="FFFFFF"/>
          </w:rPr>
          <w:t xml:space="preserve">8 </w:t>
        </w:r>
        <w:r w:rsidRPr="00AD5087">
          <w:rPr>
            <w:rFonts w:cstheme="minorHAnsi"/>
            <w:color w:val="222222"/>
            <w:shd w:val="clear" w:color="auto" w:fill="FFFFFF"/>
          </w:rPr>
          <w:t>Rahmandad, H., Lim, T. Y., &amp; Sterman, J. (2020). Estimating COVID-19 under-reporting across 86 nations: implications for projections and control. Available at SSRN 3635047.</w:t>
        </w:r>
      </w:ins>
    </w:p>
    <w:p w14:paraId="6D8A4C32" w14:textId="0D4AD1CC" w:rsidR="005A62EC" w:rsidRPr="002027C8" w:rsidRDefault="005A62EC" w:rsidP="00487208">
      <w:pPr>
        <w:spacing w:line="480" w:lineRule="auto"/>
        <w:jc w:val="both"/>
        <w:rPr>
          <w:b/>
          <w:i/>
          <w:iCs/>
        </w:rPr>
      </w:pPr>
      <w:r w:rsidRPr="002027C8">
        <w:rPr>
          <w:b/>
          <w:i/>
          <w:iCs/>
        </w:rPr>
        <w:t xml:space="preserve">3. </w:t>
      </w:r>
      <w:r w:rsidR="00A72165" w:rsidRPr="002027C8">
        <w:rPr>
          <w:b/>
          <w:i/>
          <w:iCs/>
        </w:rPr>
        <w:t>RESULTS</w:t>
      </w:r>
    </w:p>
    <w:p w14:paraId="411B2E6B" w14:textId="7AB68F78" w:rsidR="005A62EC" w:rsidRPr="002027C8" w:rsidRDefault="005A62EC" w:rsidP="00487208">
      <w:pPr>
        <w:spacing w:line="480" w:lineRule="auto"/>
        <w:jc w:val="both"/>
        <w:rPr>
          <w:b/>
          <w:i/>
          <w:iCs/>
        </w:rPr>
      </w:pPr>
      <w:r w:rsidRPr="002027C8">
        <w:rPr>
          <w:b/>
          <w:i/>
          <w:iCs/>
        </w:rPr>
        <w:t xml:space="preserve">3.1. </w:t>
      </w:r>
      <w:r w:rsidR="008B5F20" w:rsidRPr="002027C8">
        <w:rPr>
          <w:b/>
          <w:i/>
          <w:iCs/>
        </w:rPr>
        <w:t xml:space="preserve">Estimation of </w:t>
      </w:r>
      <w:r w:rsidR="00BD12EC" w:rsidRPr="002027C8">
        <w:rPr>
          <w:b/>
          <w:i/>
          <w:iCs/>
        </w:rPr>
        <w:t>r</w:t>
      </w:r>
      <w:r w:rsidR="008B5F20" w:rsidRPr="002027C8">
        <w:rPr>
          <w:b/>
          <w:i/>
          <w:iCs/>
        </w:rPr>
        <w:t xml:space="preserve">eproduction </w:t>
      </w:r>
      <w:r w:rsidR="00BD12EC" w:rsidRPr="002027C8">
        <w:rPr>
          <w:b/>
          <w:i/>
          <w:iCs/>
        </w:rPr>
        <w:t>n</w:t>
      </w:r>
      <w:r w:rsidR="008B5F20" w:rsidRPr="002027C8">
        <w:rPr>
          <w:b/>
          <w:i/>
          <w:iCs/>
        </w:rPr>
        <w:t>umber</w:t>
      </w:r>
    </w:p>
    <w:p w14:paraId="080D9526" w14:textId="35F1A2D7" w:rsidR="0088166A" w:rsidRDefault="00152802" w:rsidP="00487208">
      <w:pPr>
        <w:spacing w:line="480" w:lineRule="auto"/>
        <w:jc w:val="both"/>
        <w:rPr>
          <w:bCs/>
        </w:rPr>
      </w:pPr>
      <w:r w:rsidRPr="00152802">
        <w:rPr>
          <w:bCs/>
        </w:rPr>
        <w:t>From</w:t>
      </w:r>
      <w:r>
        <w:rPr>
          <w:b/>
          <w:i/>
          <w:iCs/>
        </w:rPr>
        <w:t xml:space="preserve"> </w:t>
      </w:r>
      <w:r w:rsidRPr="00AA044B">
        <w:rPr>
          <w:bCs/>
          <w:i/>
          <w:iCs/>
        </w:rPr>
        <w:t xml:space="preserve">Table </w:t>
      </w:r>
      <w:r w:rsidR="004238A7" w:rsidRPr="00AA044B">
        <w:rPr>
          <w:bCs/>
          <w:i/>
          <w:iCs/>
        </w:rPr>
        <w:t>2</w:t>
      </w:r>
      <w:r>
        <w:rPr>
          <w:b/>
          <w:i/>
          <w:iCs/>
        </w:rPr>
        <w:t xml:space="preserve">, </w:t>
      </w:r>
      <w:r>
        <w:rPr>
          <w:bCs/>
        </w:rPr>
        <w:t xml:space="preserve">we compare the mean of </w:t>
      </w:r>
      <w:r w:rsidR="008B5F20">
        <w:rPr>
          <w:bCs/>
        </w:rPr>
        <w:t xml:space="preserve">the </w:t>
      </w:r>
      <w:r>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four phases of lockdown in India. The eSIR model does not return phase-specific </w:t>
      </w:r>
      <w:r w:rsidR="002D7A8C">
        <w:rPr>
          <w:bCs/>
        </w:rPr>
        <w:t>values but</w:t>
      </w:r>
      <w:r>
        <w:rPr>
          <w:bCs/>
        </w:rPr>
        <w:t xml:space="preserve"> returns a mean value of 2.08 (95% CI: 1.41 to 2.</w:t>
      </w:r>
      <w:r w:rsidR="00B236B9">
        <w:rPr>
          <w:bCs/>
        </w:rPr>
        <w:t>1</w:t>
      </w:r>
      <w:r>
        <w:rPr>
          <w:bCs/>
        </w:rPr>
        <w:t xml:space="preserve">2) over the entire lockdown period. </w:t>
      </w:r>
      <w:r w:rsidR="0088166A">
        <w:rPr>
          <w:bCs/>
        </w:rPr>
        <w:t xml:space="preserve">The mean (and 95% CI) values returned by the </w:t>
      </w:r>
      <w:r w:rsidR="00D53290">
        <w:rPr>
          <w:bCs/>
        </w:rPr>
        <w:t>SAPHIRE</w:t>
      </w:r>
      <w:r w:rsidR="0088166A">
        <w:rPr>
          <w:bCs/>
        </w:rPr>
        <w:t xml:space="preserve"> model is 2.</w:t>
      </w:r>
      <w:del w:id="356" w:author="Xuelin" w:date="2021-03-11T16:29:00Z">
        <w:r w:rsidR="0088166A" w:rsidDel="00990652">
          <w:rPr>
            <w:bCs/>
          </w:rPr>
          <w:delText xml:space="preserve">08 </w:delText>
        </w:r>
      </w:del>
      <w:ins w:id="357" w:author="Xuelin" w:date="2021-03-11T16:29:00Z">
        <w:r w:rsidR="00990652">
          <w:rPr>
            <w:bCs/>
          </w:rPr>
          <w:t>79</w:t>
        </w:r>
        <w:r w:rsidR="00990652">
          <w:rPr>
            <w:bCs/>
          </w:rPr>
          <w:t xml:space="preserve"> </w:t>
        </w:r>
      </w:ins>
      <w:r w:rsidR="0088166A">
        <w:rPr>
          <w:bCs/>
        </w:rPr>
        <w:t>(95% CI: 2.0</w:t>
      </w:r>
      <w:ins w:id="358" w:author="Xuelin" w:date="2021-03-11T16:30:00Z">
        <w:r w:rsidR="00990652">
          <w:rPr>
            <w:bCs/>
          </w:rPr>
          <w:t>8</w:t>
        </w:r>
      </w:ins>
      <w:del w:id="359" w:author="Xuelin" w:date="2021-03-11T16:30:00Z">
        <w:r w:rsidR="0088166A" w:rsidDel="00990652">
          <w:rPr>
            <w:bCs/>
          </w:rPr>
          <w:delText>5</w:delText>
        </w:r>
      </w:del>
      <w:r w:rsidR="0088166A">
        <w:rPr>
          <w:bCs/>
        </w:rPr>
        <w:t xml:space="preserve"> to </w:t>
      </w:r>
      <w:ins w:id="360" w:author="Xuelin" w:date="2021-03-11T16:30:00Z">
        <w:r w:rsidR="00990652">
          <w:rPr>
            <w:bCs/>
          </w:rPr>
          <w:t>3.50</w:t>
        </w:r>
      </w:ins>
      <w:del w:id="361" w:author="Xuelin" w:date="2021-03-11T16:30:00Z">
        <w:r w:rsidR="0088166A" w:rsidDel="00990652">
          <w:rPr>
            <w:bCs/>
          </w:rPr>
          <w:delText>2.11</w:delText>
        </w:r>
      </w:del>
      <w:r w:rsidR="0088166A">
        <w:rPr>
          <w:bCs/>
        </w:rPr>
        <w:t xml:space="preserve">) during phase one of the lockdown, </w:t>
      </w:r>
      <w:del w:id="362" w:author="Xuelin" w:date="2021-03-11T16:30:00Z">
        <w:r w:rsidR="0088166A" w:rsidDel="00990652">
          <w:rPr>
            <w:bCs/>
          </w:rPr>
          <w:delText>1.42</w:delText>
        </w:r>
      </w:del>
      <w:ins w:id="363" w:author="Xuelin" w:date="2021-03-11T16:30:00Z">
        <w:r w:rsidR="00990652">
          <w:rPr>
            <w:bCs/>
          </w:rPr>
          <w:t>0.77</w:t>
        </w:r>
      </w:ins>
      <w:r w:rsidR="0088166A">
        <w:rPr>
          <w:bCs/>
        </w:rPr>
        <w:t xml:space="preserve"> (95% CI: </w:t>
      </w:r>
      <w:ins w:id="364" w:author="Xuelin" w:date="2021-03-11T16:30:00Z">
        <w:r w:rsidR="00990652">
          <w:rPr>
            <w:bCs/>
          </w:rPr>
          <w:t>0.63</w:t>
        </w:r>
      </w:ins>
      <w:del w:id="365" w:author="Xuelin" w:date="2021-03-11T16:30:00Z">
        <w:r w:rsidR="0088166A" w:rsidDel="00990652">
          <w:rPr>
            <w:bCs/>
          </w:rPr>
          <w:delText>1.40</w:delText>
        </w:r>
      </w:del>
      <w:r w:rsidR="0088166A">
        <w:rPr>
          <w:bCs/>
        </w:rPr>
        <w:t xml:space="preserve"> to 1.</w:t>
      </w:r>
      <w:ins w:id="366" w:author="Xuelin" w:date="2021-03-11T16:30:00Z">
        <w:r w:rsidR="00990652">
          <w:rPr>
            <w:bCs/>
          </w:rPr>
          <w:t>07</w:t>
        </w:r>
      </w:ins>
      <w:del w:id="367" w:author="Xuelin" w:date="2021-03-11T16:30:00Z">
        <w:r w:rsidR="0088166A" w:rsidDel="00990652">
          <w:rPr>
            <w:bCs/>
          </w:rPr>
          <w:delText>44</w:delText>
        </w:r>
      </w:del>
      <w:r w:rsidR="0088166A">
        <w:rPr>
          <w:bCs/>
        </w:rPr>
        <w:t xml:space="preserve">) for phase two, </w:t>
      </w:r>
      <w:del w:id="368" w:author="Xuelin" w:date="2021-03-11T16:30:00Z">
        <w:r w:rsidR="0088166A" w:rsidDel="00990652">
          <w:rPr>
            <w:bCs/>
          </w:rPr>
          <w:delText>1.24</w:delText>
        </w:r>
      </w:del>
      <w:ins w:id="369" w:author="Xuelin" w:date="2021-03-11T16:30:00Z">
        <w:r w:rsidR="00990652">
          <w:rPr>
            <w:bCs/>
          </w:rPr>
          <w:t>1.28</w:t>
        </w:r>
      </w:ins>
      <w:r w:rsidR="0088166A">
        <w:rPr>
          <w:bCs/>
        </w:rPr>
        <w:t xml:space="preserve"> (95% CI: 1.</w:t>
      </w:r>
      <w:ins w:id="370" w:author="Xuelin" w:date="2021-03-11T16:30:00Z">
        <w:r w:rsidR="00990652">
          <w:rPr>
            <w:bCs/>
          </w:rPr>
          <w:t>11</w:t>
        </w:r>
      </w:ins>
      <w:del w:id="371" w:author="Xuelin" w:date="2021-03-11T16:30:00Z">
        <w:r w:rsidR="0088166A" w:rsidDel="00990652">
          <w:rPr>
            <w:bCs/>
          </w:rPr>
          <w:delText>23</w:delText>
        </w:r>
      </w:del>
      <w:r w:rsidR="0088166A">
        <w:rPr>
          <w:bCs/>
        </w:rPr>
        <w:t xml:space="preserve"> to 1.</w:t>
      </w:r>
      <w:ins w:id="372" w:author="Xuelin" w:date="2021-03-11T16:30:00Z">
        <w:r w:rsidR="00990652">
          <w:rPr>
            <w:bCs/>
          </w:rPr>
          <w:t>71</w:t>
        </w:r>
      </w:ins>
      <w:del w:id="373" w:author="Xuelin" w:date="2021-03-11T16:30:00Z">
        <w:r w:rsidR="0088166A" w:rsidDel="00990652">
          <w:rPr>
            <w:bCs/>
          </w:rPr>
          <w:delText>26</w:delText>
        </w:r>
      </w:del>
      <w:r w:rsidR="0088166A">
        <w:rPr>
          <w:bCs/>
        </w:rPr>
        <w:t xml:space="preserve">) for phase three and </w:t>
      </w:r>
      <w:del w:id="374" w:author="Xuelin" w:date="2021-03-11T16:30:00Z">
        <w:r w:rsidR="0088166A" w:rsidDel="00990652">
          <w:rPr>
            <w:bCs/>
          </w:rPr>
          <w:delText>1.28</w:delText>
        </w:r>
      </w:del>
      <w:ins w:id="375" w:author="Xuelin" w:date="2021-03-11T16:30:00Z">
        <w:r w:rsidR="00990652">
          <w:rPr>
            <w:bCs/>
          </w:rPr>
          <w:t>1.40</w:t>
        </w:r>
      </w:ins>
      <w:r w:rsidR="0088166A">
        <w:rPr>
          <w:bCs/>
        </w:rPr>
        <w:t xml:space="preserve"> (95% CI: </w:t>
      </w:r>
      <w:del w:id="376" w:author="Xuelin" w:date="2021-03-11T16:30:00Z">
        <w:r w:rsidR="0088166A" w:rsidDel="00990652">
          <w:rPr>
            <w:bCs/>
          </w:rPr>
          <w:delText>1.27</w:delText>
        </w:r>
      </w:del>
      <w:ins w:id="377" w:author="Xuelin" w:date="2021-03-11T16:30:00Z">
        <w:r w:rsidR="00990652">
          <w:rPr>
            <w:bCs/>
          </w:rPr>
          <w:t>1.15</w:t>
        </w:r>
      </w:ins>
      <w:r w:rsidR="0088166A">
        <w:rPr>
          <w:bCs/>
        </w:rPr>
        <w:t xml:space="preserve"> to 1.</w:t>
      </w:r>
      <w:ins w:id="378" w:author="Xuelin" w:date="2021-03-11T16:31:00Z">
        <w:r w:rsidR="00990652">
          <w:rPr>
            <w:bCs/>
          </w:rPr>
          <w:t>84</w:t>
        </w:r>
      </w:ins>
      <w:del w:id="379" w:author="Xuelin" w:date="2021-03-11T16:31:00Z">
        <w:r w:rsidR="0088166A" w:rsidDel="00990652">
          <w:rPr>
            <w:bCs/>
          </w:rPr>
          <w:delText>29</w:delText>
        </w:r>
      </w:del>
      <w:r w:rsidR="0088166A">
        <w:rPr>
          <w:bCs/>
        </w:rPr>
        <w:t>) for the fourth and final lockdown phase.</w:t>
      </w:r>
      <w:r w:rsidR="009569C3">
        <w:rPr>
          <w:bCs/>
        </w:rPr>
        <w:t xml:space="preserve"> </w:t>
      </w:r>
      <w:r>
        <w:rPr>
          <w:bCs/>
        </w:rPr>
        <w:t>The SEIR-</w:t>
      </w:r>
      <w:r w:rsidRPr="00152802">
        <w:rPr>
          <w:bCs/>
          <w:i/>
          <w:iCs/>
        </w:rPr>
        <w:t>fansy</w:t>
      </w:r>
      <w:r w:rsidR="006957CE">
        <w:rPr>
          <w:bCs/>
          <w:i/>
          <w:iCs/>
        </w:rPr>
        <w:t xml:space="preserve"> </w:t>
      </w:r>
      <w:r w:rsidR="006957CE" w:rsidRPr="006957CE">
        <w:rPr>
          <w:bCs/>
        </w:rPr>
        <w:t>notes that the mean drops from 4.09 (95% CI</w:t>
      </w:r>
      <w:r w:rsidR="006957CE">
        <w:rPr>
          <w:bCs/>
        </w:rPr>
        <w:t xml:space="preserve">: 3.99 to 4.20) during the first phase of lockdown, to 1.72 (95% CI: 1.70 to 1.76) during the fourth lockdown phase. The ICM-based mean values fluctuate, from 1.41 (95% CI: 1.12 to 1.77) during the first lockdown phase, followed by 1.20 (95% CI: 0.92 to 1.50), then dropping to </w:t>
      </w:r>
      <w:del w:id="380" w:author="Xuelin" w:date="2021-03-11T16:31:00Z">
        <w:r w:rsidR="006957CE" w:rsidDel="00990652">
          <w:rPr>
            <w:bCs/>
          </w:rPr>
          <w:delText xml:space="preserve"> </w:delText>
        </w:r>
      </w:del>
      <w:r w:rsidR="006957CE">
        <w:rPr>
          <w:bCs/>
        </w:rPr>
        <w:t>1.29 (95% CI: 1.01 to 1.59) and finally rising to 1.41 again (95% CI: 1.11, 1.77) for the fourth phase of lockdown.</w:t>
      </w:r>
      <w:r w:rsidR="00C64B15">
        <w:rPr>
          <w:bCs/>
        </w:rPr>
        <w:t xml:space="preserve"> In terms of agreement of reported values, </w:t>
      </w:r>
      <w:r w:rsidR="00D53290">
        <w:rPr>
          <w:bCs/>
        </w:rPr>
        <w:t>SAPHIRE</w:t>
      </w:r>
      <w:r w:rsidR="00C64B15">
        <w:rPr>
          <w:bCs/>
        </w:rPr>
        <w:t>, SEIR-</w:t>
      </w:r>
      <w:r w:rsidR="00C64B15">
        <w:rPr>
          <w:bCs/>
          <w:i/>
          <w:iCs/>
        </w:rPr>
        <w:t xml:space="preserve">fansy </w:t>
      </w:r>
      <w:r w:rsidR="00C64B15">
        <w:rPr>
          <w:bCs/>
        </w:rPr>
        <w:t xml:space="preserve">and ICM report the </w:t>
      </w:r>
      <w:r w:rsidR="00C64B15">
        <w:rPr>
          <w:bCs/>
        </w:rPr>
        <w:lastRenderedPageBreak/>
        <w:t xml:space="preserve">highest mean </w:t>
      </w:r>
      <m:oMath>
        <m:r>
          <w:rPr>
            <w:rFonts w:ascii="Cambria Math" w:hAnsi="Cambria Math"/>
          </w:rPr>
          <m:t>R</m:t>
        </m:r>
      </m:oMath>
      <w:r w:rsidR="00C64B15">
        <w:rPr>
          <w:bCs/>
        </w:rPr>
        <w:t xml:space="preserve"> for phase one of the lockdown. While values reported by SEIR-</w:t>
      </w:r>
      <w:r w:rsidR="00C64B15">
        <w:rPr>
          <w:bCs/>
          <w:i/>
          <w:iCs/>
        </w:rPr>
        <w:t>fansy</w:t>
      </w:r>
      <w:r w:rsidR="00C64B15">
        <w:rPr>
          <w:bCs/>
        </w:rPr>
        <w:t xml:space="preserve"> show a steady decrease over subsequent lockdown phases, both </w:t>
      </w:r>
      <w:r w:rsidR="00D53290">
        <w:rPr>
          <w:bCs/>
        </w:rPr>
        <w:t>SAPHIRE</w:t>
      </w:r>
      <w:r w:rsidR="00C64B15">
        <w:rPr>
          <w:bCs/>
        </w:rPr>
        <w:t xml:space="preserve"> and ICM report a drop in intermediate lockdown phases, followed by a rise. While </w:t>
      </w:r>
      <w:r w:rsidR="00D53290">
        <w:rPr>
          <w:bCs/>
        </w:rPr>
        <w:t>SAPHIRE</w:t>
      </w:r>
      <w:r w:rsidR="00C64B15">
        <w:rPr>
          <w:bCs/>
        </w:rPr>
        <w:t xml:space="preserve"> reports the lowest value of </w:t>
      </w:r>
      <m:oMath>
        <m:r>
          <w:rPr>
            <w:rFonts w:ascii="Cambria Math" w:hAnsi="Cambria Math"/>
          </w:rPr>
          <m:t>R</m:t>
        </m:r>
      </m:oMath>
      <w:r w:rsidR="00C64B15">
        <w:rPr>
          <w:bCs/>
        </w:rPr>
        <w:t xml:space="preserve"> for phase three, ICM reports the lowest value of </w:t>
      </w:r>
      <m:oMath>
        <m:r>
          <w:rPr>
            <w:rFonts w:ascii="Cambria Math" w:hAnsi="Cambria Math"/>
          </w:rPr>
          <m:t>R</m:t>
        </m:r>
      </m:oMath>
      <w:r w:rsidR="00C64B15">
        <w:rPr>
          <w:bCs/>
        </w:rPr>
        <w:t xml:space="preserve"> for phase two.</w:t>
      </w: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4287E7E6" w14:textId="77777777" w:rsidR="00990652" w:rsidRDefault="00990652" w:rsidP="000A58B0">
      <w:pPr>
        <w:spacing w:line="240" w:lineRule="auto"/>
        <w:contextualSpacing/>
        <w:jc w:val="both"/>
        <w:rPr>
          <w:ins w:id="381" w:author="Gu, Xuelin" w:date="2021-03-11T16:32:00Z"/>
          <w:sz w:val="18"/>
          <w:szCs w:val="18"/>
        </w:rPr>
        <w:sectPr w:rsidR="00990652" w:rsidSect="00990652">
          <w:type w:val="continuous"/>
          <w:pgSz w:w="12240" w:h="15840" w:orient="portrait"/>
          <w:pgMar w:top="720" w:right="720" w:bottom="720" w:left="720" w:header="0" w:footer="1134" w:gutter="0"/>
          <w:lnNumType w:countBy="1" w:restart="continuous"/>
          <w:cols w:space="720"/>
          <w:docGrid w:linePitch="326"/>
          <w:sectPrChange w:id="382" w:author="Gu, Xuelin" w:date="2021-03-11T16:32:00Z">
            <w:sectPr w:rsidR="00990652" w:rsidSect="00990652">
              <w:pgSz w:w="15840" w:h="12240" w:orient="landscape"/>
              <w:pgMar w:top="720" w:right="720" w:bottom="720" w:left="720" w:header="0" w:footer="1134" w:gutter="0"/>
            </w:sectPr>
          </w:sectPrChange>
        </w:sectPr>
      </w:pPr>
    </w:p>
    <w:p w14:paraId="37D25261" w14:textId="25AB953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03F44FAB" w:rsidR="00A42781" w:rsidRDefault="00A42781" w:rsidP="00A42781">
      <w:pPr>
        <w:pStyle w:val="a6"/>
        <w:spacing w:line="240" w:lineRule="auto"/>
        <w:contextualSpacing/>
        <w:jc w:val="center"/>
        <w:rPr>
          <w:sz w:val="18"/>
          <w:szCs w:val="18"/>
        </w:rPr>
      </w:pPr>
      <w:r w:rsidRPr="00A42781">
        <w:rPr>
          <w:sz w:val="18"/>
          <w:szCs w:val="18"/>
        </w:rPr>
        <w:t>Table 2: Comparison of projections and prediction accuracies of the models under consideration.</w:t>
      </w:r>
    </w:p>
    <w:p w14:paraId="4EA10C4A" w14:textId="77777777" w:rsidR="00A42781" w:rsidRPr="00A42781" w:rsidRDefault="00A42781" w:rsidP="00A42781">
      <w:pPr>
        <w:pStyle w:val="a6"/>
        <w:spacing w:line="240" w:lineRule="auto"/>
        <w:contextualSpacing/>
        <w:jc w:val="center"/>
        <w:rPr>
          <w:sz w:val="18"/>
          <w:szCs w:val="18"/>
        </w:rPr>
      </w:pPr>
    </w:p>
    <w:tbl>
      <w:tblPr>
        <w:tblStyle w:val="40"/>
        <w:tblW w:w="29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83" w:author="Gu, Xuelin" w:date="2021-03-11T17:05:00Z">
          <w:tblPr>
            <w:tblStyle w:val="40"/>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624"/>
        <w:gridCol w:w="2976"/>
        <w:gridCol w:w="1926"/>
        <w:gridCol w:w="1973"/>
        <w:tblGridChange w:id="384">
          <w:tblGrid>
            <w:gridCol w:w="1631"/>
            <w:gridCol w:w="2981"/>
            <w:gridCol w:w="1"/>
            <w:gridCol w:w="1933"/>
            <w:gridCol w:w="1973"/>
            <w:gridCol w:w="5871"/>
          </w:tblGrid>
        </w:tblGridChange>
      </w:tblGrid>
      <w:tr w:rsidR="008207E4" w:rsidRPr="009B3721" w14:paraId="6C8D7BE3" w14:textId="13A04266" w:rsidTr="007B7E99">
        <w:trPr>
          <w:cnfStyle w:val="100000000000" w:firstRow="1" w:lastRow="0" w:firstColumn="0" w:lastColumn="0" w:oddVBand="0" w:evenVBand="0" w:oddHBand="0" w:evenHBand="0" w:firstRowFirstColumn="0" w:firstRowLastColumn="0" w:lastRowFirstColumn="0" w:lastRowLastColumn="0"/>
          <w:trHeight w:hRule="exact" w:val="720"/>
          <w:jc w:val="center"/>
          <w:trPrChange w:id="385" w:author="Gu, Xuelin" w:date="2021-03-11T17:05:00Z">
            <w:trPr>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2706" w:type="pct"/>
            <w:gridSpan w:val="2"/>
            <w:vMerge w:val="restart"/>
            <w:vAlign w:val="center"/>
            <w:tcPrChange w:id="386" w:author="Gu, Xuelin" w:date="2021-03-11T17:05:00Z">
              <w:tcPr>
                <w:tcW w:w="1608" w:type="pct"/>
                <w:gridSpan w:val="3"/>
                <w:vMerge w:val="restart"/>
                <w:vAlign w:val="center"/>
              </w:tcPr>
            </w:tcPrChange>
          </w:tcPr>
          <w:p w14:paraId="20E20FFD" w14:textId="77777777" w:rsidR="008207E4" w:rsidRPr="009B3721" w:rsidRDefault="008207E4" w:rsidP="00D379D7">
            <w:pPr>
              <w:spacing w:line="240" w:lineRule="auto"/>
              <w:contextualSpacing/>
              <w:jc w:val="center"/>
              <w:cnfStyle w:val="101000000000" w:firstRow="1" w:lastRow="0" w:firstColumn="1" w:lastColumn="0" w:oddVBand="0" w:evenVBand="0" w:oddHBand="0" w:evenHBand="0" w:firstRowFirstColumn="0" w:firstRowLastColumn="0" w:lastRowFirstColumn="0" w:lastRowLastColumn="0"/>
              <w:rPr>
                <w:sz w:val="18"/>
                <w:szCs w:val="18"/>
              </w:rPr>
            </w:pPr>
          </w:p>
        </w:tc>
        <w:tc>
          <w:tcPr>
            <w:tcW w:w="2294" w:type="pct"/>
            <w:gridSpan w:val="2"/>
            <w:vAlign w:val="center"/>
            <w:tcPrChange w:id="387" w:author="Gu, Xuelin" w:date="2021-03-11T17:05:00Z">
              <w:tcPr>
                <w:tcW w:w="3392" w:type="pct"/>
                <w:gridSpan w:val="3"/>
                <w:vAlign w:val="center"/>
              </w:tcPr>
            </w:tcPrChange>
          </w:tcPr>
          <w:p w14:paraId="1B8C3301" w14:textId="75A9B0D8" w:rsidR="008207E4" w:rsidRPr="009B3721" w:rsidRDefault="00694EB1"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ins w:id="388" w:author="Gu, Xuelin" w:date="2021-03-11T16:43:00Z">
              <w:r w:rsidRPr="009B3721">
                <w:rPr>
                  <w:b w:val="0"/>
                  <w:bCs w:val="0"/>
                  <w:sz w:val="18"/>
                  <w:szCs w:val="18"/>
                </w:rPr>
                <w:t>SAPHIRE</w:t>
              </w:r>
            </w:ins>
            <w:del w:id="389" w:author="Gu, Xuelin" w:date="2021-03-11T16:43:00Z">
              <w:r w:rsidR="008207E4" w:rsidRPr="009B3721" w:rsidDel="00694EB1">
                <w:rPr>
                  <w:sz w:val="18"/>
                  <w:szCs w:val="18"/>
                </w:rPr>
                <w:delText>Model</w:delText>
              </w:r>
            </w:del>
          </w:p>
        </w:tc>
      </w:tr>
      <w:tr w:rsidR="007B7E99" w:rsidRPr="009B3721" w14:paraId="4CB2FE14" w14:textId="12449C76" w:rsidTr="007B7E99">
        <w:trPr>
          <w:cnfStyle w:val="000000100000" w:firstRow="0" w:lastRow="0" w:firstColumn="0" w:lastColumn="0" w:oddVBand="0" w:evenVBand="0" w:oddHBand="1" w:evenHBand="0" w:firstRowFirstColumn="0" w:firstRowLastColumn="0" w:lastRowFirstColumn="0" w:lastRowLastColumn="0"/>
          <w:trHeight w:hRule="exact" w:val="720"/>
          <w:jc w:val="center"/>
          <w:trPrChange w:id="390"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2706" w:type="pct"/>
            <w:gridSpan w:val="2"/>
            <w:vMerge/>
            <w:vAlign w:val="center"/>
            <w:tcPrChange w:id="391" w:author="Gu, Xuelin" w:date="2021-03-11T17:05:00Z">
              <w:tcPr>
                <w:tcW w:w="1603" w:type="pct"/>
                <w:gridSpan w:val="2"/>
                <w:vMerge/>
                <w:vAlign w:val="center"/>
              </w:tcPr>
            </w:tcPrChange>
          </w:tcPr>
          <w:p w14:paraId="0AD69B18" w14:textId="77777777" w:rsidR="007B7E99" w:rsidRPr="009B3721" w:rsidRDefault="007B7E99" w:rsidP="00D379D7">
            <w:pPr>
              <w:spacing w:line="240" w:lineRule="auto"/>
              <w:contextualSpacing/>
              <w:jc w:val="center"/>
              <w:cnfStyle w:val="001000100000" w:firstRow="0" w:lastRow="0" w:firstColumn="1" w:lastColumn="0" w:oddVBand="0" w:evenVBand="0" w:oddHBand="1" w:evenHBand="0" w:firstRowFirstColumn="0" w:firstRowLastColumn="0" w:lastRowFirstColumn="0" w:lastRowLastColumn="0"/>
              <w:rPr>
                <w:sz w:val="18"/>
                <w:szCs w:val="18"/>
              </w:rPr>
            </w:pPr>
          </w:p>
        </w:tc>
        <w:tc>
          <w:tcPr>
            <w:tcW w:w="1133" w:type="pct"/>
            <w:vAlign w:val="center"/>
            <w:tcPrChange w:id="392" w:author="Gu, Xuelin" w:date="2021-03-11T17:05:00Z">
              <w:tcPr>
                <w:tcW w:w="672" w:type="pct"/>
                <w:gridSpan w:val="2"/>
                <w:vAlign w:val="center"/>
              </w:tcPr>
            </w:tcPrChange>
          </w:tcPr>
          <w:p w14:paraId="172CFD53" w14:textId="57CB70A3" w:rsidR="007B7E99" w:rsidRPr="009B3721" w:rsidRDefault="007B7E9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del w:id="393" w:author="Gu, Xuelin" w:date="2021-03-11T16:43:00Z">
              <w:r w:rsidRPr="009B3721" w:rsidDel="00694EB1">
                <w:rPr>
                  <w:b/>
                  <w:bCs/>
                  <w:sz w:val="18"/>
                  <w:szCs w:val="18"/>
                </w:rPr>
                <w:delText>SAPHIRE</w:delText>
              </w:r>
            </w:del>
            <m:oMath>
              <m:sSub>
                <m:sSubPr>
                  <m:ctrlPr>
                    <w:ins w:id="394" w:author="Gu, Xuelin" w:date="2021-03-11T16:43:00Z">
                      <w:rPr>
                        <w:rFonts w:ascii="Cambria Math" w:hAnsi="Cambria Math"/>
                        <w:b/>
                        <w:bCs/>
                        <w:i/>
                        <w:sz w:val="18"/>
                        <w:szCs w:val="18"/>
                      </w:rPr>
                    </w:ins>
                  </m:ctrlPr>
                </m:sSubPr>
                <m:e>
                  <m:r>
                    <w:ins w:id="395" w:author="Gu, Xuelin" w:date="2021-03-11T16:43:00Z">
                      <m:rPr>
                        <m:sty m:val="bi"/>
                      </m:rPr>
                      <w:rPr>
                        <w:rFonts w:ascii="Cambria Math" w:hAnsi="Cambria Math"/>
                        <w:sz w:val="18"/>
                        <w:szCs w:val="18"/>
                      </w:rPr>
                      <m:t>R</m:t>
                    </w:ins>
                  </m:r>
                </m:e>
                <m:sub>
                  <m:r>
                    <w:ins w:id="396" w:author="Gu, Xuelin" w:date="2021-03-11T16:43:00Z">
                      <m:rPr>
                        <m:sty m:val="bi"/>
                      </m:rPr>
                      <w:rPr>
                        <w:rFonts w:ascii="Cambria Math" w:hAnsi="Cambria Math"/>
                        <w:sz w:val="18"/>
                        <w:szCs w:val="18"/>
                      </w:rPr>
                      <m:t>e</m:t>
                    </w:ins>
                  </m:r>
                </m:sub>
              </m:sSub>
            </m:oMath>
          </w:p>
        </w:tc>
        <w:tc>
          <w:tcPr>
            <w:tcW w:w="1161" w:type="pct"/>
            <w:vAlign w:val="center"/>
            <w:tcPrChange w:id="397" w:author="Gu, Xuelin" w:date="2021-03-11T17:05:00Z">
              <w:tcPr>
                <w:tcW w:w="685" w:type="pct"/>
                <w:vAlign w:val="center"/>
              </w:tcPr>
            </w:tcPrChange>
          </w:tcPr>
          <w:p w14:paraId="33FF298D" w14:textId="4BCB0499" w:rsidR="007B7E99" w:rsidRPr="009B3721" w:rsidRDefault="007B7E9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del w:id="398" w:author="Gu, Xuelin" w:date="2021-03-11T16:43:00Z">
              <w:r w:rsidRPr="009B3721" w:rsidDel="00694EB1">
                <w:rPr>
                  <w:b/>
                  <w:bCs/>
                  <w:sz w:val="18"/>
                  <w:szCs w:val="18"/>
                </w:rPr>
                <w:delText>SEIR-</w:delText>
              </w:r>
              <w:r w:rsidRPr="009B3721" w:rsidDel="00694EB1">
                <w:rPr>
                  <w:b/>
                  <w:bCs/>
                  <w:i/>
                  <w:iCs/>
                  <w:sz w:val="18"/>
                  <w:szCs w:val="18"/>
                </w:rPr>
                <w:delText>fansy</w:delText>
              </w:r>
            </w:del>
            <m:oMath>
              <m:r>
                <w:ins w:id="399" w:author="Gu, Xuelin" w:date="2021-03-11T16:43:00Z">
                  <m:rPr>
                    <m:sty m:val="bi"/>
                  </m:rPr>
                  <w:rPr>
                    <w:rFonts w:ascii="Cambria Math" w:hAnsi="Cambria Math"/>
                    <w:sz w:val="18"/>
                    <w:szCs w:val="18"/>
                  </w:rPr>
                  <m:t>r</m:t>
                </w:ins>
              </m:r>
              <m:r>
                <w:ins w:id="400" w:author="Gu, Xuelin" w:date="2021-03-11T16:58:00Z">
                  <m:rPr>
                    <m:sty m:val="bi"/>
                  </m:rPr>
                  <w:rPr>
                    <w:rFonts w:ascii="Cambria Math" w:hAnsi="Cambria Math"/>
                    <w:sz w:val="18"/>
                    <w:szCs w:val="18"/>
                  </w:rPr>
                  <m:t>(%)</m:t>
                </w:ins>
              </m:r>
              <m:r>
                <w:ins w:id="401" w:author="Gu, Xuelin" w:date="2021-03-11T16:43:00Z">
                  <m:rPr>
                    <m:sty m:val="bi"/>
                  </m:rPr>
                  <w:rPr>
                    <w:rFonts w:ascii="Cambria Math" w:hAnsi="Cambria Math"/>
                    <w:sz w:val="18"/>
                    <w:szCs w:val="18"/>
                  </w:rPr>
                  <m:t xml:space="preserve"> </m:t>
                </w:ins>
              </m:r>
            </m:oMath>
            <w:ins w:id="402" w:author="Gu, Xuelin" w:date="2021-03-11T16:43:00Z">
              <w:r>
                <w:rPr>
                  <w:b/>
                  <w:bCs/>
                  <w:i/>
                  <w:iCs/>
                  <w:sz w:val="18"/>
                  <w:szCs w:val="18"/>
                </w:rPr>
                <w:t>(ascertained rate)</w:t>
              </w:r>
            </w:ins>
          </w:p>
        </w:tc>
      </w:tr>
      <w:tr w:rsidR="007B7E99" w:rsidRPr="009B3721" w14:paraId="4B7860B0" w14:textId="5D43BA69" w:rsidTr="007B7E99">
        <w:trPr>
          <w:trHeight w:hRule="exact" w:val="720"/>
          <w:jc w:val="center"/>
          <w:trPrChange w:id="403"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restart"/>
            <w:textDirection w:val="btLr"/>
            <w:vAlign w:val="center"/>
            <w:tcPrChange w:id="404" w:author="Gu, Xuelin" w:date="2021-03-11T17:05:00Z">
              <w:tcPr>
                <w:tcW w:w="567" w:type="pct"/>
                <w:vMerge w:val="restart"/>
                <w:textDirection w:val="btLr"/>
                <w:vAlign w:val="center"/>
              </w:tcPr>
            </w:tcPrChange>
          </w:tcPr>
          <w:p w14:paraId="09CA3104" w14:textId="0A2EC046" w:rsidR="007B7E99" w:rsidRPr="009B3721" w:rsidRDefault="007B7E99" w:rsidP="007B7E99">
            <w:pPr>
              <w:spacing w:line="240" w:lineRule="auto"/>
              <w:ind w:left="113" w:right="113"/>
              <w:contextualSpacing/>
              <w:jc w:val="center"/>
              <w:rPr>
                <w:sz w:val="18"/>
                <w:szCs w:val="18"/>
              </w:rPr>
            </w:pPr>
            <w:r w:rsidRPr="009B3721">
              <w:rPr>
                <w:sz w:val="18"/>
                <w:szCs w:val="18"/>
              </w:rPr>
              <w:t xml:space="preserve">Estimated mean </w:t>
            </w:r>
            <w:del w:id="405" w:author="Gu, Xuelin" w:date="2021-03-11T16:43:00Z">
              <w:r w:rsidRPr="009B3721" w:rsidDel="00694EB1">
                <w:rPr>
                  <w:sz w:val="18"/>
                  <w:szCs w:val="18"/>
                </w:rPr>
                <w:delText xml:space="preserve">reproduction number </w:delText>
              </w:r>
            </w:del>
            <m:oMath>
              <m:r>
                <w:del w:id="406" w:author="Gu, Xuelin" w:date="2021-03-11T16:43:00Z">
                  <m:rPr>
                    <m:sty m:val="bi"/>
                  </m:rPr>
                  <w:rPr>
                    <w:rFonts w:ascii="Cambria Math" w:hAnsi="Cambria Math"/>
                    <w:sz w:val="18"/>
                    <w:szCs w:val="18"/>
                  </w:rPr>
                  <m:t>R</m:t>
                </w:del>
              </m:r>
            </m:oMath>
            <w:del w:id="407" w:author="Gu, Xuelin" w:date="2021-03-11T16:43:00Z">
              <w:r w:rsidRPr="009B3721" w:rsidDel="00694EB1">
                <w:rPr>
                  <w:sz w:val="18"/>
                  <w:szCs w:val="18"/>
                </w:rPr>
                <w:delText xml:space="preserve"> </w:delText>
              </w:r>
            </w:del>
            <w:r w:rsidRPr="009B3721">
              <w:rPr>
                <w:sz w:val="18"/>
                <w:szCs w:val="18"/>
              </w:rPr>
              <w:t>[95% CI]</w:t>
            </w:r>
          </w:p>
        </w:tc>
        <w:tc>
          <w:tcPr>
            <w:tcW w:w="1751" w:type="pct"/>
            <w:vAlign w:val="center"/>
            <w:tcPrChange w:id="408" w:author="Gu, Xuelin" w:date="2021-03-11T17:05:00Z">
              <w:tcPr>
                <w:tcW w:w="1035" w:type="pct"/>
                <w:vAlign w:val="center"/>
              </w:tcPr>
            </w:tcPrChange>
          </w:tcPr>
          <w:p w14:paraId="2CC72193" w14:textId="77777777"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1133" w:type="pct"/>
            <w:shd w:val="clear" w:color="auto" w:fill="FFFFFF" w:themeFill="background1"/>
            <w:vAlign w:val="center"/>
            <w:tcPrChange w:id="409" w:author="Gu, Xuelin" w:date="2021-03-11T17:05:00Z">
              <w:tcPr>
                <w:tcW w:w="672" w:type="pct"/>
                <w:gridSpan w:val="2"/>
                <w:shd w:val="clear" w:color="auto" w:fill="FFFFFF" w:themeFill="background1"/>
                <w:vAlign w:val="center"/>
              </w:tcPr>
            </w:tcPrChange>
          </w:tcPr>
          <w:p w14:paraId="28F440AE" w14:textId="541E5A68"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del w:id="410" w:author="Gu, Xuelin" w:date="2021-03-11T16:33:00Z">
              <w:r w:rsidRPr="009B3721" w:rsidDel="00990652">
                <w:rPr>
                  <w:sz w:val="18"/>
                  <w:szCs w:val="18"/>
                </w:rPr>
                <w:delText>2.08</w:delText>
              </w:r>
            </w:del>
            <w:ins w:id="411" w:author="Gu, Xuelin" w:date="2021-03-11T16:33:00Z">
              <w:r>
                <w:rPr>
                  <w:sz w:val="18"/>
                  <w:szCs w:val="18"/>
                </w:rPr>
                <w:t>2.79</w:t>
              </w:r>
            </w:ins>
          </w:p>
          <w:p w14:paraId="7327EB95" w14:textId="539BD286"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w:t>
            </w:r>
            <w:ins w:id="412" w:author="Gu, Xuelin" w:date="2021-03-11T16:33:00Z">
              <w:r>
                <w:rPr>
                  <w:sz w:val="18"/>
                  <w:szCs w:val="18"/>
                </w:rPr>
                <w:t>8</w:t>
              </w:r>
            </w:ins>
            <w:del w:id="413" w:author="Gu, Xuelin" w:date="2021-03-11T16:33:00Z">
              <w:r w:rsidRPr="009B3721" w:rsidDel="00990652">
                <w:rPr>
                  <w:sz w:val="18"/>
                  <w:szCs w:val="18"/>
                </w:rPr>
                <w:delText>5</w:delText>
              </w:r>
            </w:del>
            <w:r w:rsidRPr="009B3721">
              <w:rPr>
                <w:sz w:val="18"/>
                <w:szCs w:val="18"/>
              </w:rPr>
              <w:t xml:space="preserve">, </w:t>
            </w:r>
            <w:del w:id="414" w:author="Gu, Xuelin" w:date="2021-03-11T16:33:00Z">
              <w:r w:rsidRPr="009B3721" w:rsidDel="00990652">
                <w:rPr>
                  <w:sz w:val="18"/>
                  <w:szCs w:val="18"/>
                </w:rPr>
                <w:delText>2</w:delText>
              </w:r>
            </w:del>
            <w:ins w:id="415" w:author="Gu, Xuelin" w:date="2021-03-11T16:33:00Z">
              <w:r>
                <w:rPr>
                  <w:sz w:val="18"/>
                  <w:szCs w:val="18"/>
                </w:rPr>
                <w:t>3.50</w:t>
              </w:r>
            </w:ins>
            <w:del w:id="416" w:author="Gu, Xuelin" w:date="2021-03-11T16:33:00Z">
              <w:r w:rsidRPr="009B3721" w:rsidDel="00990652">
                <w:rPr>
                  <w:sz w:val="18"/>
                  <w:szCs w:val="18"/>
                </w:rPr>
                <w:delText>.11</w:delText>
              </w:r>
            </w:del>
            <w:r w:rsidRPr="009B3721">
              <w:rPr>
                <w:sz w:val="18"/>
                <w:szCs w:val="18"/>
              </w:rPr>
              <w:t>]</w:t>
            </w:r>
          </w:p>
        </w:tc>
        <w:tc>
          <w:tcPr>
            <w:tcW w:w="1161" w:type="pct"/>
            <w:shd w:val="clear" w:color="auto" w:fill="auto"/>
            <w:vAlign w:val="center"/>
            <w:tcPrChange w:id="417" w:author="Gu, Xuelin" w:date="2021-03-11T17:05:00Z">
              <w:tcPr>
                <w:tcW w:w="685" w:type="pct"/>
                <w:shd w:val="clear" w:color="auto" w:fill="auto"/>
                <w:vAlign w:val="center"/>
              </w:tcPr>
            </w:tcPrChange>
          </w:tcPr>
          <w:p w14:paraId="65889432" w14:textId="221F8944"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418" w:author="Gu, Xuelin" w:date="2021-03-11T16:58:00Z"/>
                <w:sz w:val="18"/>
                <w:szCs w:val="18"/>
              </w:rPr>
            </w:pPr>
            <w:ins w:id="419" w:author="Gu, Xuelin" w:date="2021-03-11T16:58:00Z">
              <w:r>
                <w:rPr>
                  <w:sz w:val="18"/>
                  <w:szCs w:val="18"/>
                </w:rPr>
                <w:t>1.13</w:t>
              </w:r>
            </w:ins>
          </w:p>
          <w:p w14:paraId="0A4928FE" w14:textId="58C7EEBB" w:rsidR="007B7E99" w:rsidRPr="009B3721" w:rsidDel="004613DD"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del w:id="420" w:author="Gu, Xuelin" w:date="2021-03-11T16:42:00Z"/>
                <w:sz w:val="18"/>
                <w:szCs w:val="18"/>
              </w:rPr>
            </w:pPr>
            <w:ins w:id="421" w:author="Gu, Xuelin" w:date="2021-03-11T16:58:00Z">
              <w:r w:rsidRPr="009B3721">
                <w:rPr>
                  <w:sz w:val="18"/>
                  <w:szCs w:val="18"/>
                </w:rPr>
                <w:t>[</w:t>
              </w:r>
            </w:ins>
            <w:ins w:id="422" w:author="Gu, Xuelin" w:date="2021-03-11T17:03:00Z">
              <w:r>
                <w:rPr>
                  <w:sz w:val="18"/>
                  <w:szCs w:val="18"/>
                </w:rPr>
                <w:t>0.47</w:t>
              </w:r>
            </w:ins>
            <w:ins w:id="423" w:author="Gu, Xuelin" w:date="2021-03-11T16:58:00Z">
              <w:r w:rsidRPr="009B3721">
                <w:rPr>
                  <w:sz w:val="18"/>
                  <w:szCs w:val="18"/>
                </w:rPr>
                <w:t>,</w:t>
              </w:r>
            </w:ins>
            <w:ins w:id="424" w:author="Gu, Xuelin" w:date="2021-03-11T17:03:00Z">
              <w:r>
                <w:rPr>
                  <w:sz w:val="18"/>
                  <w:szCs w:val="18"/>
                </w:rPr>
                <w:t xml:space="preserve"> 2.84</w:t>
              </w:r>
            </w:ins>
            <w:ins w:id="425" w:author="Gu, Xuelin" w:date="2021-03-11T16:58:00Z">
              <w:r w:rsidRPr="009B3721">
                <w:rPr>
                  <w:sz w:val="18"/>
                  <w:szCs w:val="18"/>
                </w:rPr>
                <w:t>]</w:t>
              </w:r>
            </w:ins>
            <w:del w:id="426" w:author="Gu, Xuelin" w:date="2021-03-11T16:42:00Z">
              <w:r w:rsidRPr="009B3721" w:rsidDel="004613DD">
                <w:rPr>
                  <w:sz w:val="18"/>
                  <w:szCs w:val="18"/>
                </w:rPr>
                <w:delText>4.09</w:delText>
              </w:r>
            </w:del>
          </w:p>
          <w:p w14:paraId="5D85B08F" w14:textId="5C6B0C9C"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del w:id="427" w:author="Gu, Xuelin" w:date="2021-03-11T16:42:00Z">
              <w:r w:rsidRPr="009B3721" w:rsidDel="004613DD">
                <w:rPr>
                  <w:sz w:val="18"/>
                  <w:szCs w:val="18"/>
                </w:rPr>
                <w:delText>[3.99, 4.20]</w:delText>
              </w:r>
            </w:del>
          </w:p>
        </w:tc>
      </w:tr>
      <w:tr w:rsidR="007B7E99" w:rsidRPr="009B3721" w14:paraId="43E567A2" w14:textId="37481125" w:rsidTr="007B7E99">
        <w:trPr>
          <w:cnfStyle w:val="000000100000" w:firstRow="0" w:lastRow="0" w:firstColumn="0" w:lastColumn="0" w:oddVBand="0" w:evenVBand="0" w:oddHBand="1" w:evenHBand="0" w:firstRowFirstColumn="0" w:firstRowLastColumn="0" w:lastRowFirstColumn="0" w:lastRowLastColumn="0"/>
          <w:trHeight w:hRule="exact" w:val="720"/>
          <w:jc w:val="center"/>
          <w:trPrChange w:id="428"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429" w:author="Gu, Xuelin" w:date="2021-03-11T17:05:00Z">
              <w:tcPr>
                <w:tcW w:w="567" w:type="pct"/>
                <w:vMerge/>
                <w:vAlign w:val="center"/>
              </w:tcPr>
            </w:tcPrChange>
          </w:tcPr>
          <w:p w14:paraId="642229A9" w14:textId="77777777" w:rsidR="007B7E99" w:rsidRPr="009B3721" w:rsidRDefault="007B7E99" w:rsidP="007B7E99">
            <w:pPr>
              <w:spacing w:line="240" w:lineRule="auto"/>
              <w:contextualSpacing/>
              <w:jc w:val="center"/>
              <w:cnfStyle w:val="001000100000" w:firstRow="0" w:lastRow="0" w:firstColumn="1" w:lastColumn="0" w:oddVBand="0" w:evenVBand="0" w:oddHBand="1" w:evenHBand="0" w:firstRowFirstColumn="0" w:firstRowLastColumn="0" w:lastRowFirstColumn="0" w:lastRowLastColumn="0"/>
              <w:rPr>
                <w:sz w:val="18"/>
                <w:szCs w:val="18"/>
              </w:rPr>
            </w:pPr>
          </w:p>
        </w:tc>
        <w:tc>
          <w:tcPr>
            <w:tcW w:w="1751" w:type="pct"/>
            <w:vAlign w:val="center"/>
            <w:tcPrChange w:id="430" w:author="Gu, Xuelin" w:date="2021-03-11T17:05:00Z">
              <w:tcPr>
                <w:tcW w:w="1035" w:type="pct"/>
                <w:vAlign w:val="center"/>
              </w:tcPr>
            </w:tcPrChange>
          </w:tcPr>
          <w:p w14:paraId="0DA51D8D" w14:textId="77777777"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1133" w:type="pct"/>
            <w:vAlign w:val="center"/>
            <w:tcPrChange w:id="431" w:author="Gu, Xuelin" w:date="2021-03-11T17:05:00Z">
              <w:tcPr>
                <w:tcW w:w="672" w:type="pct"/>
                <w:gridSpan w:val="2"/>
                <w:vAlign w:val="center"/>
              </w:tcPr>
            </w:tcPrChange>
          </w:tcPr>
          <w:p w14:paraId="0D9DC399" w14:textId="06211126"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del w:id="432" w:author="Gu, Xuelin" w:date="2021-03-11T16:33:00Z">
              <w:r w:rsidRPr="009B3721" w:rsidDel="00990652">
                <w:rPr>
                  <w:sz w:val="18"/>
                  <w:szCs w:val="18"/>
                </w:rPr>
                <w:delText>1.42</w:delText>
              </w:r>
            </w:del>
            <w:ins w:id="433" w:author="Gu, Xuelin" w:date="2021-03-11T16:33:00Z">
              <w:r>
                <w:rPr>
                  <w:sz w:val="18"/>
                  <w:szCs w:val="18"/>
                </w:rPr>
                <w:t>0.77</w:t>
              </w:r>
            </w:ins>
          </w:p>
          <w:p w14:paraId="1CCD5E67" w14:textId="3694D78A"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del w:id="434" w:author="Gu, Xuelin" w:date="2021-03-11T16:33:00Z">
              <w:r w:rsidRPr="009B3721" w:rsidDel="00990652">
                <w:rPr>
                  <w:sz w:val="18"/>
                  <w:szCs w:val="18"/>
                </w:rPr>
                <w:delText>1.40</w:delText>
              </w:r>
            </w:del>
            <w:ins w:id="435" w:author="Gu, Xuelin" w:date="2021-03-11T16:33:00Z">
              <w:r>
                <w:rPr>
                  <w:sz w:val="18"/>
                  <w:szCs w:val="18"/>
                </w:rPr>
                <w:t>0.63</w:t>
              </w:r>
            </w:ins>
            <w:r w:rsidRPr="009B3721">
              <w:rPr>
                <w:sz w:val="18"/>
                <w:szCs w:val="18"/>
              </w:rPr>
              <w:t>, 1.</w:t>
            </w:r>
            <w:ins w:id="436" w:author="Gu, Xuelin" w:date="2021-03-11T16:33:00Z">
              <w:r>
                <w:rPr>
                  <w:sz w:val="18"/>
                  <w:szCs w:val="18"/>
                </w:rPr>
                <w:t>07</w:t>
              </w:r>
            </w:ins>
            <w:del w:id="437" w:author="Gu, Xuelin" w:date="2021-03-11T16:33:00Z">
              <w:r w:rsidRPr="009B3721" w:rsidDel="00990652">
                <w:rPr>
                  <w:sz w:val="18"/>
                  <w:szCs w:val="18"/>
                </w:rPr>
                <w:delText>44</w:delText>
              </w:r>
            </w:del>
            <w:r w:rsidRPr="009B3721">
              <w:rPr>
                <w:sz w:val="18"/>
                <w:szCs w:val="18"/>
              </w:rPr>
              <w:t>]</w:t>
            </w:r>
          </w:p>
        </w:tc>
        <w:tc>
          <w:tcPr>
            <w:tcW w:w="1161" w:type="pct"/>
            <w:vAlign w:val="center"/>
            <w:tcPrChange w:id="438" w:author="Gu, Xuelin" w:date="2021-03-11T17:05:00Z">
              <w:tcPr>
                <w:tcW w:w="685" w:type="pct"/>
                <w:vAlign w:val="center"/>
              </w:tcPr>
            </w:tcPrChange>
          </w:tcPr>
          <w:p w14:paraId="4E84BC71" w14:textId="185C0BED"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439" w:author="Gu, Xuelin" w:date="2021-03-11T16:58:00Z"/>
                <w:sz w:val="18"/>
                <w:szCs w:val="18"/>
              </w:rPr>
            </w:pPr>
            <w:ins w:id="440" w:author="Gu, Xuelin" w:date="2021-03-11T17:00:00Z">
              <w:r>
                <w:rPr>
                  <w:sz w:val="18"/>
                  <w:szCs w:val="18"/>
                </w:rPr>
                <w:t>0.98</w:t>
              </w:r>
            </w:ins>
          </w:p>
          <w:p w14:paraId="5DA288F0" w14:textId="30F9988B" w:rsidR="007B7E99" w:rsidRPr="009B3721" w:rsidDel="004613DD"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del w:id="441" w:author="Gu, Xuelin" w:date="2021-03-11T16:42:00Z"/>
                <w:sz w:val="18"/>
                <w:szCs w:val="18"/>
              </w:rPr>
            </w:pPr>
            <w:ins w:id="442" w:author="Gu, Xuelin" w:date="2021-03-11T16:58:00Z">
              <w:r w:rsidRPr="009B3721">
                <w:rPr>
                  <w:sz w:val="18"/>
                  <w:szCs w:val="18"/>
                </w:rPr>
                <w:t>[</w:t>
              </w:r>
              <w:r>
                <w:rPr>
                  <w:sz w:val="18"/>
                  <w:szCs w:val="18"/>
                </w:rPr>
                <w:t>0.</w:t>
              </w:r>
            </w:ins>
            <w:ins w:id="443" w:author="Gu, Xuelin" w:date="2021-03-11T17:03:00Z">
              <w:r>
                <w:rPr>
                  <w:sz w:val="18"/>
                  <w:szCs w:val="18"/>
                </w:rPr>
                <w:t>23</w:t>
              </w:r>
            </w:ins>
            <w:ins w:id="444" w:author="Gu, Xuelin" w:date="2021-03-11T16:58:00Z">
              <w:r w:rsidRPr="009B3721">
                <w:rPr>
                  <w:sz w:val="18"/>
                  <w:szCs w:val="18"/>
                </w:rPr>
                <w:t xml:space="preserve">, </w:t>
              </w:r>
            </w:ins>
            <w:ins w:id="445" w:author="Gu, Xuelin" w:date="2021-03-11T17:03:00Z">
              <w:r>
                <w:rPr>
                  <w:sz w:val="18"/>
                  <w:szCs w:val="18"/>
                </w:rPr>
                <w:t>3.32</w:t>
              </w:r>
            </w:ins>
            <w:ins w:id="446" w:author="Gu, Xuelin" w:date="2021-03-11T16:58:00Z">
              <w:r w:rsidRPr="009B3721">
                <w:rPr>
                  <w:sz w:val="18"/>
                  <w:szCs w:val="18"/>
                </w:rPr>
                <w:t>]</w:t>
              </w:r>
            </w:ins>
            <w:del w:id="447" w:author="Gu, Xuelin" w:date="2021-03-11T16:42:00Z">
              <w:r w:rsidRPr="009B3721" w:rsidDel="004613DD">
                <w:rPr>
                  <w:sz w:val="18"/>
                  <w:szCs w:val="18"/>
                </w:rPr>
                <w:delText>2.40</w:delText>
              </w:r>
            </w:del>
          </w:p>
          <w:p w14:paraId="0DAB5D6D" w14:textId="5CFB5FCA"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del w:id="448" w:author="Gu, Xuelin" w:date="2021-03-11T16:42:00Z">
              <w:r w:rsidRPr="009B3721" w:rsidDel="004613DD">
                <w:rPr>
                  <w:sz w:val="18"/>
                  <w:szCs w:val="18"/>
                </w:rPr>
                <w:delText>[2.37, 2.45]</w:delText>
              </w:r>
            </w:del>
          </w:p>
        </w:tc>
      </w:tr>
      <w:tr w:rsidR="007B7E99" w:rsidRPr="009B3721" w14:paraId="38E18DA2" w14:textId="763FED53" w:rsidTr="007B7E99">
        <w:trPr>
          <w:trHeight w:hRule="exact" w:val="720"/>
          <w:jc w:val="center"/>
          <w:trPrChange w:id="449"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450" w:author="Gu, Xuelin" w:date="2021-03-11T17:05:00Z">
              <w:tcPr>
                <w:tcW w:w="567" w:type="pct"/>
                <w:vMerge/>
                <w:vAlign w:val="center"/>
              </w:tcPr>
            </w:tcPrChange>
          </w:tcPr>
          <w:p w14:paraId="52C58EC3" w14:textId="77777777" w:rsidR="007B7E99" w:rsidRPr="009B3721" w:rsidRDefault="007B7E99" w:rsidP="007B7E99">
            <w:pPr>
              <w:spacing w:line="240" w:lineRule="auto"/>
              <w:contextualSpacing/>
              <w:jc w:val="center"/>
              <w:rPr>
                <w:sz w:val="18"/>
                <w:szCs w:val="18"/>
              </w:rPr>
            </w:pPr>
          </w:p>
        </w:tc>
        <w:tc>
          <w:tcPr>
            <w:tcW w:w="1751" w:type="pct"/>
            <w:vAlign w:val="center"/>
            <w:tcPrChange w:id="451" w:author="Gu, Xuelin" w:date="2021-03-11T17:05:00Z">
              <w:tcPr>
                <w:tcW w:w="1035" w:type="pct"/>
                <w:vAlign w:val="center"/>
              </w:tcPr>
            </w:tcPrChange>
          </w:tcPr>
          <w:p w14:paraId="0002B1AD" w14:textId="77777777"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1133" w:type="pct"/>
            <w:shd w:val="clear" w:color="auto" w:fill="FFFFFF" w:themeFill="background1"/>
            <w:vAlign w:val="center"/>
            <w:tcPrChange w:id="452" w:author="Gu, Xuelin" w:date="2021-03-11T17:05:00Z">
              <w:tcPr>
                <w:tcW w:w="672" w:type="pct"/>
                <w:gridSpan w:val="2"/>
                <w:shd w:val="clear" w:color="auto" w:fill="FFFFFF" w:themeFill="background1"/>
                <w:vAlign w:val="center"/>
              </w:tcPr>
            </w:tcPrChange>
          </w:tcPr>
          <w:p w14:paraId="306C3F9E" w14:textId="6455D61B"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w:t>
            </w:r>
            <w:ins w:id="453" w:author="Gu, Xuelin" w:date="2021-03-11T16:34:00Z">
              <w:r>
                <w:rPr>
                  <w:sz w:val="18"/>
                  <w:szCs w:val="18"/>
                </w:rPr>
                <w:t>28</w:t>
              </w:r>
            </w:ins>
            <w:del w:id="454" w:author="Gu, Xuelin" w:date="2021-03-11T16:34:00Z">
              <w:r w:rsidRPr="009B3721" w:rsidDel="00990652">
                <w:rPr>
                  <w:sz w:val="18"/>
                  <w:szCs w:val="18"/>
                </w:rPr>
                <w:delText>24</w:delText>
              </w:r>
            </w:del>
          </w:p>
          <w:p w14:paraId="0E95C627" w14:textId="089B4275"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w:t>
            </w:r>
            <w:ins w:id="455" w:author="Gu, Xuelin" w:date="2021-03-11T16:34:00Z">
              <w:r>
                <w:rPr>
                  <w:sz w:val="18"/>
                  <w:szCs w:val="18"/>
                </w:rPr>
                <w:t>11</w:t>
              </w:r>
            </w:ins>
            <w:del w:id="456" w:author="Gu, Xuelin" w:date="2021-03-11T16:34:00Z">
              <w:r w:rsidRPr="009B3721" w:rsidDel="00990652">
                <w:rPr>
                  <w:sz w:val="18"/>
                  <w:szCs w:val="18"/>
                </w:rPr>
                <w:delText>23</w:delText>
              </w:r>
            </w:del>
            <w:r w:rsidRPr="009B3721">
              <w:rPr>
                <w:sz w:val="18"/>
                <w:szCs w:val="18"/>
              </w:rPr>
              <w:t>, 1.</w:t>
            </w:r>
            <w:ins w:id="457" w:author="Gu, Xuelin" w:date="2021-03-11T16:34:00Z">
              <w:r>
                <w:rPr>
                  <w:sz w:val="18"/>
                  <w:szCs w:val="18"/>
                </w:rPr>
                <w:t>71</w:t>
              </w:r>
            </w:ins>
            <w:del w:id="458" w:author="Gu, Xuelin" w:date="2021-03-11T16:34:00Z">
              <w:r w:rsidRPr="009B3721" w:rsidDel="00990652">
                <w:rPr>
                  <w:sz w:val="18"/>
                  <w:szCs w:val="18"/>
                </w:rPr>
                <w:delText>26</w:delText>
              </w:r>
            </w:del>
            <w:r w:rsidRPr="009B3721">
              <w:rPr>
                <w:sz w:val="18"/>
                <w:szCs w:val="18"/>
              </w:rPr>
              <w:t>]</w:t>
            </w:r>
          </w:p>
        </w:tc>
        <w:tc>
          <w:tcPr>
            <w:tcW w:w="1161" w:type="pct"/>
            <w:shd w:val="clear" w:color="auto" w:fill="auto"/>
            <w:vAlign w:val="center"/>
            <w:tcPrChange w:id="459" w:author="Gu, Xuelin" w:date="2021-03-11T17:05:00Z">
              <w:tcPr>
                <w:tcW w:w="685" w:type="pct"/>
                <w:shd w:val="clear" w:color="auto" w:fill="auto"/>
                <w:vAlign w:val="center"/>
              </w:tcPr>
            </w:tcPrChange>
          </w:tcPr>
          <w:p w14:paraId="23F77686" w14:textId="61B517FE"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460" w:author="Gu, Xuelin" w:date="2021-03-11T16:58:00Z"/>
                <w:sz w:val="18"/>
                <w:szCs w:val="18"/>
              </w:rPr>
            </w:pPr>
            <w:ins w:id="461" w:author="Gu, Xuelin" w:date="2021-03-11T17:00:00Z">
              <w:r>
                <w:rPr>
                  <w:sz w:val="18"/>
                  <w:szCs w:val="18"/>
                </w:rPr>
                <w:t>4.22</w:t>
              </w:r>
            </w:ins>
          </w:p>
          <w:p w14:paraId="27FC1D4B" w14:textId="3D3ED6B7" w:rsidR="007B7E99" w:rsidRPr="009B3721" w:rsidDel="004613DD"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del w:id="462" w:author="Gu, Xuelin" w:date="2021-03-11T16:42:00Z"/>
                <w:sz w:val="18"/>
                <w:szCs w:val="18"/>
              </w:rPr>
            </w:pPr>
            <w:ins w:id="463" w:author="Gu, Xuelin" w:date="2021-03-11T16:58:00Z">
              <w:r w:rsidRPr="009B3721">
                <w:rPr>
                  <w:sz w:val="18"/>
                  <w:szCs w:val="18"/>
                </w:rPr>
                <w:t>[1</w:t>
              </w:r>
            </w:ins>
            <w:ins w:id="464" w:author="Gu, Xuelin" w:date="2021-03-11T17:03:00Z">
              <w:r>
                <w:rPr>
                  <w:sz w:val="18"/>
                  <w:szCs w:val="18"/>
                </w:rPr>
                <w:t>.71</w:t>
              </w:r>
            </w:ins>
            <w:ins w:id="465" w:author="Gu, Xuelin" w:date="2021-03-11T16:58:00Z">
              <w:r w:rsidRPr="009B3721">
                <w:rPr>
                  <w:sz w:val="18"/>
                  <w:szCs w:val="18"/>
                </w:rPr>
                <w:t>, 1</w:t>
              </w:r>
            </w:ins>
            <w:ins w:id="466" w:author="Gu, Xuelin" w:date="2021-03-11T17:03:00Z">
              <w:r>
                <w:rPr>
                  <w:sz w:val="18"/>
                  <w:szCs w:val="18"/>
                </w:rPr>
                <w:t>3</w:t>
              </w:r>
            </w:ins>
            <w:ins w:id="467" w:author="Gu, Xuelin" w:date="2021-03-11T16:58:00Z">
              <w:r w:rsidRPr="009B3721">
                <w:rPr>
                  <w:sz w:val="18"/>
                  <w:szCs w:val="18"/>
                </w:rPr>
                <w:t>.</w:t>
              </w:r>
            </w:ins>
            <w:ins w:id="468" w:author="Gu, Xuelin" w:date="2021-03-11T17:03:00Z">
              <w:r>
                <w:rPr>
                  <w:sz w:val="18"/>
                  <w:szCs w:val="18"/>
                </w:rPr>
                <w:t>12</w:t>
              </w:r>
            </w:ins>
            <w:ins w:id="469" w:author="Gu, Xuelin" w:date="2021-03-11T16:58:00Z">
              <w:r w:rsidRPr="009B3721">
                <w:rPr>
                  <w:sz w:val="18"/>
                  <w:szCs w:val="18"/>
                </w:rPr>
                <w:t>]</w:t>
              </w:r>
            </w:ins>
            <w:del w:id="470" w:author="Gu, Xuelin" w:date="2021-03-11T16:42:00Z">
              <w:r w:rsidRPr="009B3721" w:rsidDel="004613DD">
                <w:rPr>
                  <w:sz w:val="18"/>
                  <w:szCs w:val="18"/>
                </w:rPr>
                <w:delText>1.78</w:delText>
              </w:r>
            </w:del>
          </w:p>
          <w:p w14:paraId="22DF7D3E" w14:textId="79C0E777"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del w:id="471" w:author="Gu, Xuelin" w:date="2021-03-11T16:42:00Z">
              <w:r w:rsidRPr="009B3721" w:rsidDel="004613DD">
                <w:rPr>
                  <w:sz w:val="18"/>
                  <w:szCs w:val="18"/>
                </w:rPr>
                <w:delText>[1.75, 1.83]</w:delText>
              </w:r>
            </w:del>
          </w:p>
        </w:tc>
      </w:tr>
      <w:tr w:rsidR="007B7E99" w:rsidRPr="009B3721" w14:paraId="4C9C76F6" w14:textId="18642B53" w:rsidTr="007B7E99">
        <w:trPr>
          <w:cnfStyle w:val="000000100000" w:firstRow="0" w:lastRow="0" w:firstColumn="0" w:lastColumn="0" w:oddVBand="0" w:evenVBand="0" w:oddHBand="1" w:evenHBand="0" w:firstRowFirstColumn="0" w:firstRowLastColumn="0" w:lastRowFirstColumn="0" w:lastRowLastColumn="0"/>
          <w:trHeight w:hRule="exact" w:val="720"/>
          <w:jc w:val="center"/>
          <w:trPrChange w:id="472"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473" w:author="Gu, Xuelin" w:date="2021-03-11T17:05:00Z">
              <w:tcPr>
                <w:tcW w:w="567" w:type="pct"/>
                <w:vMerge/>
                <w:vAlign w:val="center"/>
              </w:tcPr>
            </w:tcPrChange>
          </w:tcPr>
          <w:p w14:paraId="400342FD" w14:textId="77777777" w:rsidR="007B7E99" w:rsidRPr="009B3721" w:rsidRDefault="007B7E99" w:rsidP="007B7E99">
            <w:pPr>
              <w:spacing w:line="240" w:lineRule="auto"/>
              <w:contextualSpacing/>
              <w:jc w:val="center"/>
              <w:cnfStyle w:val="001000100000" w:firstRow="0" w:lastRow="0" w:firstColumn="1" w:lastColumn="0" w:oddVBand="0" w:evenVBand="0" w:oddHBand="1" w:evenHBand="0" w:firstRowFirstColumn="0" w:firstRowLastColumn="0" w:lastRowFirstColumn="0" w:lastRowLastColumn="0"/>
              <w:rPr>
                <w:sz w:val="18"/>
                <w:szCs w:val="18"/>
              </w:rPr>
            </w:pPr>
          </w:p>
        </w:tc>
        <w:tc>
          <w:tcPr>
            <w:tcW w:w="1751" w:type="pct"/>
            <w:vAlign w:val="center"/>
            <w:tcPrChange w:id="474" w:author="Gu, Xuelin" w:date="2021-03-11T17:05:00Z">
              <w:tcPr>
                <w:tcW w:w="1035" w:type="pct"/>
                <w:vAlign w:val="center"/>
              </w:tcPr>
            </w:tcPrChange>
          </w:tcPr>
          <w:p w14:paraId="582DB428" w14:textId="77777777"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1133" w:type="pct"/>
            <w:vAlign w:val="center"/>
            <w:tcPrChange w:id="475" w:author="Gu, Xuelin" w:date="2021-03-11T17:05:00Z">
              <w:tcPr>
                <w:tcW w:w="672" w:type="pct"/>
                <w:gridSpan w:val="2"/>
                <w:vAlign w:val="center"/>
              </w:tcPr>
            </w:tcPrChange>
          </w:tcPr>
          <w:p w14:paraId="41242219" w14:textId="66414961"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w:t>
            </w:r>
            <w:ins w:id="476" w:author="Gu, Xuelin" w:date="2021-03-11T16:34:00Z">
              <w:r>
                <w:rPr>
                  <w:sz w:val="18"/>
                  <w:szCs w:val="18"/>
                </w:rPr>
                <w:t>40</w:t>
              </w:r>
            </w:ins>
            <w:del w:id="477" w:author="Gu, Xuelin" w:date="2021-03-11T16:34:00Z">
              <w:r w:rsidRPr="009B3721" w:rsidDel="00990652">
                <w:rPr>
                  <w:sz w:val="18"/>
                  <w:szCs w:val="18"/>
                </w:rPr>
                <w:delText>28</w:delText>
              </w:r>
            </w:del>
          </w:p>
          <w:p w14:paraId="4C9BA916" w14:textId="4E1AC469"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w:t>
            </w:r>
            <w:ins w:id="478" w:author="Gu, Xuelin" w:date="2021-03-11T16:34:00Z">
              <w:r>
                <w:rPr>
                  <w:sz w:val="18"/>
                  <w:szCs w:val="18"/>
                </w:rPr>
                <w:t>15</w:t>
              </w:r>
            </w:ins>
            <w:del w:id="479" w:author="Gu, Xuelin" w:date="2021-03-11T16:34:00Z">
              <w:r w:rsidRPr="009B3721" w:rsidDel="00990652">
                <w:rPr>
                  <w:sz w:val="18"/>
                  <w:szCs w:val="18"/>
                </w:rPr>
                <w:delText>27</w:delText>
              </w:r>
            </w:del>
            <w:r w:rsidRPr="009B3721">
              <w:rPr>
                <w:sz w:val="18"/>
                <w:szCs w:val="18"/>
              </w:rPr>
              <w:t>, 1.</w:t>
            </w:r>
            <w:ins w:id="480" w:author="Gu, Xuelin" w:date="2021-03-11T16:34:00Z">
              <w:r>
                <w:rPr>
                  <w:sz w:val="18"/>
                  <w:szCs w:val="18"/>
                </w:rPr>
                <w:t>84</w:t>
              </w:r>
            </w:ins>
            <w:del w:id="481" w:author="Gu, Xuelin" w:date="2021-03-11T16:34:00Z">
              <w:r w:rsidRPr="009B3721" w:rsidDel="00990652">
                <w:rPr>
                  <w:sz w:val="18"/>
                  <w:szCs w:val="18"/>
                </w:rPr>
                <w:delText>29</w:delText>
              </w:r>
            </w:del>
            <w:r w:rsidRPr="009B3721">
              <w:rPr>
                <w:sz w:val="18"/>
                <w:szCs w:val="18"/>
              </w:rPr>
              <w:t>]</w:t>
            </w:r>
          </w:p>
        </w:tc>
        <w:tc>
          <w:tcPr>
            <w:tcW w:w="1161" w:type="pct"/>
            <w:vAlign w:val="center"/>
            <w:tcPrChange w:id="482" w:author="Gu, Xuelin" w:date="2021-03-11T17:05:00Z">
              <w:tcPr>
                <w:tcW w:w="685" w:type="pct"/>
                <w:vAlign w:val="center"/>
              </w:tcPr>
            </w:tcPrChange>
          </w:tcPr>
          <w:p w14:paraId="1F06EC4B" w14:textId="24EC3577"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483" w:author="Gu, Xuelin" w:date="2021-03-11T16:58:00Z"/>
                <w:sz w:val="18"/>
                <w:szCs w:val="18"/>
              </w:rPr>
            </w:pPr>
            <w:ins w:id="484" w:author="Gu, Xuelin" w:date="2021-03-11T17:00:00Z">
              <w:r>
                <w:rPr>
                  <w:sz w:val="18"/>
                  <w:szCs w:val="18"/>
                </w:rPr>
                <w:t>3.80</w:t>
              </w:r>
            </w:ins>
          </w:p>
          <w:p w14:paraId="3E217305" w14:textId="22E0B3AA" w:rsidR="007B7E99" w:rsidRPr="009B3721" w:rsidDel="004613DD"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del w:id="485" w:author="Gu, Xuelin" w:date="2021-03-11T16:42:00Z"/>
                <w:sz w:val="18"/>
                <w:szCs w:val="18"/>
              </w:rPr>
            </w:pPr>
            <w:ins w:id="486" w:author="Gu, Xuelin" w:date="2021-03-11T16:58:00Z">
              <w:r w:rsidRPr="009B3721">
                <w:rPr>
                  <w:sz w:val="18"/>
                  <w:szCs w:val="18"/>
                </w:rPr>
                <w:t>[</w:t>
              </w:r>
            </w:ins>
            <w:ins w:id="487" w:author="Gu, Xuelin" w:date="2021-03-11T17:03:00Z">
              <w:r>
                <w:rPr>
                  <w:sz w:val="18"/>
                  <w:szCs w:val="18"/>
                </w:rPr>
                <w:t>0.80</w:t>
              </w:r>
            </w:ins>
            <w:ins w:id="488" w:author="Gu, Xuelin" w:date="2021-03-11T16:58:00Z">
              <w:r w:rsidRPr="009B3721">
                <w:rPr>
                  <w:sz w:val="18"/>
                  <w:szCs w:val="18"/>
                </w:rPr>
                <w:t xml:space="preserve">, </w:t>
              </w:r>
            </w:ins>
            <w:ins w:id="489" w:author="Gu, Xuelin" w:date="2021-03-11T17:02:00Z">
              <w:r>
                <w:rPr>
                  <w:sz w:val="18"/>
                  <w:szCs w:val="18"/>
                </w:rPr>
                <w:t>14.30</w:t>
              </w:r>
            </w:ins>
            <w:ins w:id="490" w:author="Gu, Xuelin" w:date="2021-03-11T16:58:00Z">
              <w:r w:rsidRPr="009B3721">
                <w:rPr>
                  <w:sz w:val="18"/>
                  <w:szCs w:val="18"/>
                </w:rPr>
                <w:t>]</w:t>
              </w:r>
            </w:ins>
            <w:del w:id="491" w:author="Gu, Xuelin" w:date="2021-03-11T16:42:00Z">
              <w:r w:rsidRPr="009B3721" w:rsidDel="004613DD">
                <w:rPr>
                  <w:sz w:val="18"/>
                  <w:szCs w:val="18"/>
                </w:rPr>
                <w:delText>1.72</w:delText>
              </w:r>
            </w:del>
          </w:p>
          <w:p w14:paraId="0AB295A0" w14:textId="1ABF7298"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del w:id="492" w:author="Gu, Xuelin" w:date="2021-03-11T16:42:00Z">
              <w:r w:rsidRPr="009B3721" w:rsidDel="004613DD">
                <w:rPr>
                  <w:sz w:val="18"/>
                  <w:szCs w:val="18"/>
                </w:rPr>
                <w:delText>[1.70, 1.76]</w:delText>
              </w:r>
            </w:del>
          </w:p>
        </w:tc>
      </w:tr>
      <w:tr w:rsidR="007B7E99" w:rsidRPr="009B3721" w14:paraId="1149BDD2" w14:textId="77777777" w:rsidTr="007B7E99">
        <w:trPr>
          <w:trHeight w:hRule="exact" w:val="720"/>
          <w:jc w:val="center"/>
          <w:ins w:id="493" w:author="Gu, Xuelin" w:date="2021-03-11T16:36:00Z"/>
          <w:trPrChange w:id="494"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495" w:author="Gu, Xuelin" w:date="2021-03-11T17:05:00Z">
              <w:tcPr>
                <w:tcW w:w="567" w:type="pct"/>
                <w:vMerge/>
                <w:vAlign w:val="center"/>
              </w:tcPr>
            </w:tcPrChange>
          </w:tcPr>
          <w:p w14:paraId="2483540F" w14:textId="77777777" w:rsidR="007B7E99" w:rsidRPr="009B3721" w:rsidRDefault="007B7E99" w:rsidP="007B7E99">
            <w:pPr>
              <w:spacing w:line="240" w:lineRule="auto"/>
              <w:contextualSpacing/>
              <w:jc w:val="center"/>
              <w:rPr>
                <w:ins w:id="496" w:author="Gu, Xuelin" w:date="2021-03-11T16:36:00Z"/>
                <w:sz w:val="18"/>
                <w:szCs w:val="18"/>
              </w:rPr>
            </w:pPr>
          </w:p>
        </w:tc>
        <w:tc>
          <w:tcPr>
            <w:tcW w:w="1751" w:type="pct"/>
            <w:vAlign w:val="center"/>
            <w:tcPrChange w:id="497" w:author="Gu, Xuelin" w:date="2021-03-11T17:05:00Z">
              <w:tcPr>
                <w:tcW w:w="1035" w:type="pct"/>
                <w:vAlign w:val="center"/>
              </w:tcPr>
            </w:tcPrChange>
          </w:tcPr>
          <w:p w14:paraId="5D3C9233" w14:textId="7D6161F8"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498" w:author="Gu, Xuelin" w:date="2021-03-11T16:36:00Z"/>
                <w:b/>
                <w:bCs/>
                <w:sz w:val="18"/>
                <w:szCs w:val="18"/>
              </w:rPr>
            </w:pPr>
            <w:ins w:id="499" w:author="Gu, Xuelin" w:date="2021-03-11T16:38:00Z">
              <w:r>
                <w:rPr>
                  <w:b/>
                  <w:bCs/>
                  <w:sz w:val="18"/>
                  <w:szCs w:val="18"/>
                </w:rPr>
                <w:t>Unlock 1.0 (June 1 - June 30)</w:t>
              </w:r>
            </w:ins>
          </w:p>
        </w:tc>
        <w:tc>
          <w:tcPr>
            <w:tcW w:w="1133" w:type="pct"/>
            <w:vAlign w:val="center"/>
            <w:tcPrChange w:id="500" w:author="Gu, Xuelin" w:date="2021-03-11T17:05:00Z">
              <w:tcPr>
                <w:tcW w:w="672" w:type="pct"/>
                <w:gridSpan w:val="2"/>
                <w:vAlign w:val="center"/>
              </w:tcPr>
            </w:tcPrChange>
          </w:tcPr>
          <w:p w14:paraId="0F03A71D" w14:textId="59EEC5C3"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01" w:author="Gu, Xuelin" w:date="2021-03-11T16:40:00Z"/>
                <w:sz w:val="18"/>
                <w:szCs w:val="18"/>
              </w:rPr>
            </w:pPr>
            <w:ins w:id="502" w:author="Gu, Xuelin" w:date="2021-03-11T16:40:00Z">
              <w:r>
                <w:rPr>
                  <w:sz w:val="18"/>
                  <w:szCs w:val="18"/>
                </w:rPr>
                <w:t>1.23</w:t>
              </w:r>
            </w:ins>
          </w:p>
          <w:p w14:paraId="371DC01D" w14:textId="540771C1"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03" w:author="Gu, Xuelin" w:date="2021-03-11T16:36:00Z"/>
                <w:sz w:val="18"/>
                <w:szCs w:val="18"/>
              </w:rPr>
            </w:pPr>
            <w:ins w:id="504" w:author="Gu, Xuelin" w:date="2021-03-11T16:40:00Z">
              <w:r w:rsidRPr="009B3721">
                <w:rPr>
                  <w:sz w:val="18"/>
                  <w:szCs w:val="18"/>
                </w:rPr>
                <w:t>[1.</w:t>
              </w:r>
              <w:r>
                <w:rPr>
                  <w:sz w:val="18"/>
                  <w:szCs w:val="18"/>
                </w:rPr>
                <w:t>19</w:t>
              </w:r>
              <w:r w:rsidRPr="009B3721">
                <w:rPr>
                  <w:sz w:val="18"/>
                  <w:szCs w:val="18"/>
                </w:rPr>
                <w:t>, 1.</w:t>
              </w:r>
              <w:r>
                <w:rPr>
                  <w:sz w:val="18"/>
                  <w:szCs w:val="18"/>
                </w:rPr>
                <w:t>29</w:t>
              </w:r>
              <w:r w:rsidRPr="009B3721">
                <w:rPr>
                  <w:sz w:val="18"/>
                  <w:szCs w:val="18"/>
                </w:rPr>
                <w:t>]</w:t>
              </w:r>
            </w:ins>
          </w:p>
        </w:tc>
        <w:tc>
          <w:tcPr>
            <w:tcW w:w="1161" w:type="pct"/>
            <w:vAlign w:val="center"/>
            <w:tcPrChange w:id="505" w:author="Gu, Xuelin" w:date="2021-03-11T17:05:00Z">
              <w:tcPr>
                <w:tcW w:w="685" w:type="pct"/>
                <w:vAlign w:val="center"/>
              </w:tcPr>
            </w:tcPrChange>
          </w:tcPr>
          <w:p w14:paraId="7D76E09A" w14:textId="3D60C2BF"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06" w:author="Gu, Xuelin" w:date="2021-03-11T16:58:00Z"/>
                <w:sz w:val="18"/>
                <w:szCs w:val="18"/>
              </w:rPr>
            </w:pPr>
            <w:ins w:id="507" w:author="Gu, Xuelin" w:date="2021-03-11T17:01:00Z">
              <w:r>
                <w:rPr>
                  <w:sz w:val="18"/>
                  <w:szCs w:val="18"/>
                </w:rPr>
                <w:t>4.21</w:t>
              </w:r>
            </w:ins>
          </w:p>
          <w:p w14:paraId="0B5FDB60" w14:textId="33424381"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08" w:author="Gu, Xuelin" w:date="2021-03-11T16:36:00Z"/>
                <w:sz w:val="18"/>
                <w:szCs w:val="18"/>
              </w:rPr>
            </w:pPr>
            <w:ins w:id="509" w:author="Gu, Xuelin" w:date="2021-03-11T16:58:00Z">
              <w:r w:rsidRPr="009B3721">
                <w:rPr>
                  <w:sz w:val="18"/>
                  <w:szCs w:val="18"/>
                </w:rPr>
                <w:t>[</w:t>
              </w:r>
            </w:ins>
            <w:ins w:id="510" w:author="Gu, Xuelin" w:date="2021-03-11T17:03:00Z">
              <w:r>
                <w:rPr>
                  <w:sz w:val="18"/>
                  <w:szCs w:val="18"/>
                </w:rPr>
                <w:t>0.74</w:t>
              </w:r>
            </w:ins>
            <w:ins w:id="511" w:author="Gu, Xuelin" w:date="2021-03-11T16:58:00Z">
              <w:r w:rsidRPr="009B3721">
                <w:rPr>
                  <w:sz w:val="18"/>
                  <w:szCs w:val="18"/>
                </w:rPr>
                <w:t>, 1</w:t>
              </w:r>
            </w:ins>
            <w:ins w:id="512" w:author="Gu, Xuelin" w:date="2021-03-11T17:02:00Z">
              <w:r>
                <w:rPr>
                  <w:sz w:val="18"/>
                  <w:szCs w:val="18"/>
                </w:rPr>
                <w:t>7.05</w:t>
              </w:r>
            </w:ins>
            <w:ins w:id="513" w:author="Gu, Xuelin" w:date="2021-03-11T16:58:00Z">
              <w:r w:rsidRPr="009B3721">
                <w:rPr>
                  <w:sz w:val="18"/>
                  <w:szCs w:val="18"/>
                </w:rPr>
                <w:t>]</w:t>
              </w:r>
            </w:ins>
          </w:p>
        </w:tc>
      </w:tr>
      <w:tr w:rsidR="007B7E99" w:rsidRPr="009B3721" w14:paraId="721B2E43" w14:textId="77777777" w:rsidTr="007B7E99">
        <w:trPr>
          <w:cnfStyle w:val="000000100000" w:firstRow="0" w:lastRow="0" w:firstColumn="0" w:lastColumn="0" w:oddVBand="0" w:evenVBand="0" w:oddHBand="1" w:evenHBand="0" w:firstRowFirstColumn="0" w:firstRowLastColumn="0" w:lastRowFirstColumn="0" w:lastRowLastColumn="0"/>
          <w:trHeight w:hRule="exact" w:val="720"/>
          <w:jc w:val="center"/>
          <w:ins w:id="514" w:author="Gu, Xuelin" w:date="2021-03-11T16:36:00Z"/>
          <w:trPrChange w:id="515"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516" w:author="Gu, Xuelin" w:date="2021-03-11T17:05:00Z">
              <w:tcPr>
                <w:tcW w:w="567" w:type="pct"/>
                <w:vMerge/>
                <w:vAlign w:val="center"/>
              </w:tcPr>
            </w:tcPrChange>
          </w:tcPr>
          <w:p w14:paraId="3976B815" w14:textId="77777777" w:rsidR="007B7E99" w:rsidRPr="009B3721" w:rsidRDefault="007B7E99" w:rsidP="007B7E99">
            <w:pPr>
              <w:spacing w:line="240" w:lineRule="auto"/>
              <w:contextualSpacing/>
              <w:jc w:val="center"/>
              <w:cnfStyle w:val="001000100000" w:firstRow="0" w:lastRow="0" w:firstColumn="1" w:lastColumn="0" w:oddVBand="0" w:evenVBand="0" w:oddHBand="1" w:evenHBand="0" w:firstRowFirstColumn="0" w:firstRowLastColumn="0" w:lastRowFirstColumn="0" w:lastRowLastColumn="0"/>
              <w:rPr>
                <w:ins w:id="517" w:author="Gu, Xuelin" w:date="2021-03-11T16:36:00Z"/>
                <w:sz w:val="18"/>
                <w:szCs w:val="18"/>
              </w:rPr>
            </w:pPr>
          </w:p>
        </w:tc>
        <w:tc>
          <w:tcPr>
            <w:tcW w:w="1751" w:type="pct"/>
            <w:vAlign w:val="center"/>
            <w:tcPrChange w:id="518" w:author="Gu, Xuelin" w:date="2021-03-11T17:05:00Z">
              <w:tcPr>
                <w:tcW w:w="1035" w:type="pct"/>
                <w:vAlign w:val="center"/>
              </w:tcPr>
            </w:tcPrChange>
          </w:tcPr>
          <w:p w14:paraId="1A80C770" w14:textId="54762230"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19" w:author="Gu, Xuelin" w:date="2021-03-11T16:36:00Z"/>
                <w:b/>
                <w:bCs/>
                <w:sz w:val="18"/>
                <w:szCs w:val="18"/>
              </w:rPr>
            </w:pPr>
            <w:ins w:id="520" w:author="Gu, Xuelin" w:date="2021-03-11T16:39:00Z">
              <w:r>
                <w:rPr>
                  <w:b/>
                  <w:bCs/>
                  <w:sz w:val="18"/>
                  <w:szCs w:val="18"/>
                </w:rPr>
                <w:t xml:space="preserve">Unlock </w:t>
              </w:r>
              <w:r>
                <w:rPr>
                  <w:b/>
                  <w:bCs/>
                  <w:sz w:val="18"/>
                  <w:szCs w:val="18"/>
                </w:rPr>
                <w:t>2</w:t>
              </w:r>
              <w:r>
                <w:rPr>
                  <w:b/>
                  <w:bCs/>
                  <w:sz w:val="18"/>
                  <w:szCs w:val="18"/>
                </w:rPr>
                <w:t>.0 (Ju</w:t>
              </w:r>
              <w:r>
                <w:rPr>
                  <w:b/>
                  <w:bCs/>
                  <w:sz w:val="18"/>
                  <w:szCs w:val="18"/>
                </w:rPr>
                <w:t>ly</w:t>
              </w:r>
              <w:r>
                <w:rPr>
                  <w:b/>
                  <w:bCs/>
                  <w:sz w:val="18"/>
                  <w:szCs w:val="18"/>
                </w:rPr>
                <w:t xml:space="preserve"> 1 - Ju</w:t>
              </w:r>
              <w:r>
                <w:rPr>
                  <w:b/>
                  <w:bCs/>
                  <w:sz w:val="18"/>
                  <w:szCs w:val="18"/>
                </w:rPr>
                <w:t>ly</w:t>
              </w:r>
              <w:r>
                <w:rPr>
                  <w:b/>
                  <w:bCs/>
                  <w:sz w:val="18"/>
                  <w:szCs w:val="18"/>
                </w:rPr>
                <w:t xml:space="preserve"> 3</w:t>
              </w:r>
              <w:r>
                <w:rPr>
                  <w:b/>
                  <w:bCs/>
                  <w:sz w:val="18"/>
                  <w:szCs w:val="18"/>
                </w:rPr>
                <w:t>1</w:t>
              </w:r>
              <w:r>
                <w:rPr>
                  <w:b/>
                  <w:bCs/>
                  <w:sz w:val="18"/>
                  <w:szCs w:val="18"/>
                </w:rPr>
                <w:t>)</w:t>
              </w:r>
            </w:ins>
          </w:p>
        </w:tc>
        <w:tc>
          <w:tcPr>
            <w:tcW w:w="1133" w:type="pct"/>
            <w:vAlign w:val="center"/>
            <w:tcPrChange w:id="521" w:author="Gu, Xuelin" w:date="2021-03-11T17:05:00Z">
              <w:tcPr>
                <w:tcW w:w="672" w:type="pct"/>
                <w:gridSpan w:val="2"/>
                <w:vAlign w:val="center"/>
              </w:tcPr>
            </w:tcPrChange>
          </w:tcPr>
          <w:p w14:paraId="0EBF4DCA" w14:textId="6A41D395"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22" w:author="Gu, Xuelin" w:date="2021-03-11T16:40:00Z"/>
                <w:sz w:val="18"/>
                <w:szCs w:val="18"/>
              </w:rPr>
            </w:pPr>
            <w:ins w:id="523" w:author="Gu, Xuelin" w:date="2021-03-11T16:40:00Z">
              <w:r w:rsidRPr="009B3721">
                <w:rPr>
                  <w:sz w:val="18"/>
                  <w:szCs w:val="18"/>
                </w:rPr>
                <w:t>1.</w:t>
              </w:r>
              <w:r>
                <w:rPr>
                  <w:sz w:val="18"/>
                  <w:szCs w:val="18"/>
                </w:rPr>
                <w:t>34</w:t>
              </w:r>
            </w:ins>
          </w:p>
          <w:p w14:paraId="379521FC" w14:textId="730822AD"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24" w:author="Gu, Xuelin" w:date="2021-03-11T16:36:00Z"/>
                <w:sz w:val="18"/>
                <w:szCs w:val="18"/>
              </w:rPr>
            </w:pPr>
            <w:ins w:id="525" w:author="Gu, Xuelin" w:date="2021-03-11T16:40:00Z">
              <w:r w:rsidRPr="009B3721">
                <w:rPr>
                  <w:sz w:val="18"/>
                  <w:szCs w:val="18"/>
                </w:rPr>
                <w:t>[1.</w:t>
              </w:r>
              <w:r>
                <w:rPr>
                  <w:sz w:val="18"/>
                  <w:szCs w:val="18"/>
                </w:rPr>
                <w:t>25</w:t>
              </w:r>
              <w:r w:rsidRPr="009B3721">
                <w:rPr>
                  <w:sz w:val="18"/>
                  <w:szCs w:val="18"/>
                </w:rPr>
                <w:t>, 1.</w:t>
              </w:r>
              <w:r>
                <w:rPr>
                  <w:sz w:val="18"/>
                  <w:szCs w:val="18"/>
                </w:rPr>
                <w:t>45</w:t>
              </w:r>
              <w:r w:rsidRPr="009B3721">
                <w:rPr>
                  <w:sz w:val="18"/>
                  <w:szCs w:val="18"/>
                </w:rPr>
                <w:t>]</w:t>
              </w:r>
            </w:ins>
          </w:p>
        </w:tc>
        <w:tc>
          <w:tcPr>
            <w:tcW w:w="1161" w:type="pct"/>
            <w:vAlign w:val="center"/>
            <w:tcPrChange w:id="526" w:author="Gu, Xuelin" w:date="2021-03-11T17:05:00Z">
              <w:tcPr>
                <w:tcW w:w="685" w:type="pct"/>
                <w:vAlign w:val="center"/>
              </w:tcPr>
            </w:tcPrChange>
          </w:tcPr>
          <w:p w14:paraId="36009742" w14:textId="64ADD5FB"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27" w:author="Gu, Xuelin" w:date="2021-03-11T16:58:00Z"/>
                <w:sz w:val="18"/>
                <w:szCs w:val="18"/>
              </w:rPr>
            </w:pPr>
            <w:ins w:id="528" w:author="Gu, Xuelin" w:date="2021-03-11T17:01:00Z">
              <w:r>
                <w:rPr>
                  <w:sz w:val="18"/>
                  <w:szCs w:val="18"/>
                </w:rPr>
                <w:t>4.42</w:t>
              </w:r>
            </w:ins>
          </w:p>
          <w:p w14:paraId="6F45A4F3" w14:textId="3C9A53A3"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29" w:author="Gu, Xuelin" w:date="2021-03-11T16:36:00Z"/>
                <w:sz w:val="18"/>
                <w:szCs w:val="18"/>
              </w:rPr>
            </w:pPr>
            <w:ins w:id="530" w:author="Gu, Xuelin" w:date="2021-03-11T16:58:00Z">
              <w:r w:rsidRPr="009B3721">
                <w:rPr>
                  <w:sz w:val="18"/>
                  <w:szCs w:val="18"/>
                </w:rPr>
                <w:t>[</w:t>
              </w:r>
            </w:ins>
            <w:ins w:id="531" w:author="Gu, Xuelin" w:date="2021-03-11T17:03:00Z">
              <w:r>
                <w:rPr>
                  <w:sz w:val="18"/>
                  <w:szCs w:val="18"/>
                </w:rPr>
                <w:t>0.72</w:t>
              </w:r>
            </w:ins>
            <w:ins w:id="532" w:author="Gu, Xuelin" w:date="2021-03-11T16:58:00Z">
              <w:r w:rsidRPr="009B3721">
                <w:rPr>
                  <w:sz w:val="18"/>
                  <w:szCs w:val="18"/>
                </w:rPr>
                <w:t>, 1</w:t>
              </w:r>
            </w:ins>
            <w:ins w:id="533" w:author="Gu, Xuelin" w:date="2021-03-11T17:02:00Z">
              <w:r>
                <w:rPr>
                  <w:sz w:val="18"/>
                  <w:szCs w:val="18"/>
                </w:rPr>
                <w:t>8</w:t>
              </w:r>
            </w:ins>
            <w:ins w:id="534" w:author="Gu, Xuelin" w:date="2021-03-11T16:58:00Z">
              <w:r w:rsidRPr="009B3721">
                <w:rPr>
                  <w:sz w:val="18"/>
                  <w:szCs w:val="18"/>
                </w:rPr>
                <w:t>.</w:t>
              </w:r>
            </w:ins>
            <w:ins w:id="535" w:author="Gu, Xuelin" w:date="2021-03-11T17:02:00Z">
              <w:r>
                <w:rPr>
                  <w:sz w:val="18"/>
                  <w:szCs w:val="18"/>
                </w:rPr>
                <w:t>05</w:t>
              </w:r>
            </w:ins>
            <w:ins w:id="536" w:author="Gu, Xuelin" w:date="2021-03-11T16:58:00Z">
              <w:r w:rsidRPr="009B3721">
                <w:rPr>
                  <w:sz w:val="18"/>
                  <w:szCs w:val="18"/>
                </w:rPr>
                <w:t>]</w:t>
              </w:r>
            </w:ins>
          </w:p>
        </w:tc>
      </w:tr>
      <w:tr w:rsidR="007B7E99" w:rsidRPr="009B3721" w14:paraId="19F348E6" w14:textId="77777777" w:rsidTr="007B7E99">
        <w:trPr>
          <w:trHeight w:hRule="exact" w:val="720"/>
          <w:jc w:val="center"/>
          <w:ins w:id="537" w:author="Gu, Xuelin" w:date="2021-03-11T16:36:00Z"/>
          <w:trPrChange w:id="538"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539" w:author="Gu, Xuelin" w:date="2021-03-11T17:05:00Z">
              <w:tcPr>
                <w:tcW w:w="567" w:type="pct"/>
                <w:vMerge/>
                <w:vAlign w:val="center"/>
              </w:tcPr>
            </w:tcPrChange>
          </w:tcPr>
          <w:p w14:paraId="1A5FB6AD" w14:textId="77777777" w:rsidR="007B7E99" w:rsidRPr="009B3721" w:rsidRDefault="007B7E99" w:rsidP="007B7E99">
            <w:pPr>
              <w:spacing w:line="240" w:lineRule="auto"/>
              <w:contextualSpacing/>
              <w:jc w:val="center"/>
              <w:rPr>
                <w:ins w:id="540" w:author="Gu, Xuelin" w:date="2021-03-11T16:36:00Z"/>
                <w:sz w:val="18"/>
                <w:szCs w:val="18"/>
              </w:rPr>
            </w:pPr>
          </w:p>
        </w:tc>
        <w:tc>
          <w:tcPr>
            <w:tcW w:w="1751" w:type="pct"/>
            <w:vAlign w:val="center"/>
            <w:tcPrChange w:id="541" w:author="Gu, Xuelin" w:date="2021-03-11T17:05:00Z">
              <w:tcPr>
                <w:tcW w:w="1035" w:type="pct"/>
                <w:vAlign w:val="center"/>
              </w:tcPr>
            </w:tcPrChange>
          </w:tcPr>
          <w:p w14:paraId="64EFD4BA" w14:textId="64C89BE0"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42" w:author="Gu, Xuelin" w:date="2021-03-11T16:36:00Z"/>
                <w:b/>
                <w:bCs/>
                <w:sz w:val="18"/>
                <w:szCs w:val="18"/>
              </w:rPr>
            </w:pPr>
            <w:ins w:id="543" w:author="Gu, Xuelin" w:date="2021-03-11T16:39:00Z">
              <w:r>
                <w:rPr>
                  <w:b/>
                  <w:bCs/>
                  <w:sz w:val="18"/>
                  <w:szCs w:val="18"/>
                </w:rPr>
                <w:t xml:space="preserve">Unlock </w:t>
              </w:r>
              <w:r>
                <w:rPr>
                  <w:b/>
                  <w:bCs/>
                  <w:sz w:val="18"/>
                  <w:szCs w:val="18"/>
                </w:rPr>
                <w:t>3</w:t>
              </w:r>
              <w:r>
                <w:rPr>
                  <w:b/>
                  <w:bCs/>
                  <w:sz w:val="18"/>
                  <w:szCs w:val="18"/>
                </w:rPr>
                <w:t>.0 (</w:t>
              </w:r>
              <w:r>
                <w:rPr>
                  <w:b/>
                  <w:bCs/>
                  <w:sz w:val="18"/>
                  <w:szCs w:val="18"/>
                </w:rPr>
                <w:t>August</w:t>
              </w:r>
              <w:r>
                <w:rPr>
                  <w:b/>
                  <w:bCs/>
                  <w:sz w:val="18"/>
                  <w:szCs w:val="18"/>
                </w:rPr>
                <w:t xml:space="preserve"> 1 - August 3</w:t>
              </w:r>
              <w:r>
                <w:rPr>
                  <w:b/>
                  <w:bCs/>
                  <w:sz w:val="18"/>
                  <w:szCs w:val="18"/>
                </w:rPr>
                <w:t>1</w:t>
              </w:r>
              <w:r>
                <w:rPr>
                  <w:b/>
                  <w:bCs/>
                  <w:sz w:val="18"/>
                  <w:szCs w:val="18"/>
                </w:rPr>
                <w:t>)</w:t>
              </w:r>
            </w:ins>
          </w:p>
        </w:tc>
        <w:tc>
          <w:tcPr>
            <w:tcW w:w="1133" w:type="pct"/>
            <w:vAlign w:val="center"/>
            <w:tcPrChange w:id="544" w:author="Gu, Xuelin" w:date="2021-03-11T17:05:00Z">
              <w:tcPr>
                <w:tcW w:w="672" w:type="pct"/>
                <w:gridSpan w:val="2"/>
                <w:vAlign w:val="center"/>
              </w:tcPr>
            </w:tcPrChange>
          </w:tcPr>
          <w:p w14:paraId="1DF9B2D8" w14:textId="2688F185"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45" w:author="Gu, Xuelin" w:date="2021-03-11T16:40:00Z"/>
                <w:sz w:val="18"/>
                <w:szCs w:val="18"/>
              </w:rPr>
            </w:pPr>
            <w:ins w:id="546" w:author="Gu, Xuelin" w:date="2021-03-11T16:40:00Z">
              <w:r w:rsidRPr="009B3721">
                <w:rPr>
                  <w:sz w:val="18"/>
                  <w:szCs w:val="18"/>
                </w:rPr>
                <w:t>1.</w:t>
              </w:r>
              <w:r>
                <w:rPr>
                  <w:sz w:val="18"/>
                  <w:szCs w:val="18"/>
                </w:rPr>
                <w:t>30</w:t>
              </w:r>
            </w:ins>
          </w:p>
          <w:p w14:paraId="381777D9" w14:textId="6AF847CD"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47" w:author="Gu, Xuelin" w:date="2021-03-11T16:36:00Z"/>
                <w:sz w:val="18"/>
                <w:szCs w:val="18"/>
              </w:rPr>
            </w:pPr>
            <w:ins w:id="548" w:author="Gu, Xuelin" w:date="2021-03-11T16:40:00Z">
              <w:r w:rsidRPr="009B3721">
                <w:rPr>
                  <w:sz w:val="18"/>
                  <w:szCs w:val="18"/>
                </w:rPr>
                <w:t>[1.</w:t>
              </w:r>
              <w:r>
                <w:rPr>
                  <w:sz w:val="18"/>
                  <w:szCs w:val="18"/>
                </w:rPr>
                <w:t>09</w:t>
              </w:r>
              <w:r w:rsidRPr="009B3721">
                <w:rPr>
                  <w:sz w:val="18"/>
                  <w:szCs w:val="18"/>
                </w:rPr>
                <w:t>, 1.</w:t>
              </w:r>
              <w:r>
                <w:rPr>
                  <w:sz w:val="18"/>
                  <w:szCs w:val="18"/>
                </w:rPr>
                <w:t>56</w:t>
              </w:r>
              <w:r w:rsidRPr="009B3721">
                <w:rPr>
                  <w:sz w:val="18"/>
                  <w:szCs w:val="18"/>
                </w:rPr>
                <w:t>]</w:t>
              </w:r>
            </w:ins>
          </w:p>
        </w:tc>
        <w:tc>
          <w:tcPr>
            <w:tcW w:w="1161" w:type="pct"/>
            <w:vAlign w:val="center"/>
            <w:tcPrChange w:id="549" w:author="Gu, Xuelin" w:date="2021-03-11T17:05:00Z">
              <w:tcPr>
                <w:tcW w:w="685" w:type="pct"/>
                <w:vAlign w:val="center"/>
              </w:tcPr>
            </w:tcPrChange>
          </w:tcPr>
          <w:p w14:paraId="062307B2" w14:textId="053853DE"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50" w:author="Gu, Xuelin" w:date="2021-03-11T16:58:00Z"/>
                <w:sz w:val="18"/>
                <w:szCs w:val="18"/>
              </w:rPr>
            </w:pPr>
            <w:ins w:id="551" w:author="Gu, Xuelin" w:date="2021-03-11T17:01:00Z">
              <w:r>
                <w:rPr>
                  <w:sz w:val="18"/>
                  <w:szCs w:val="18"/>
                </w:rPr>
                <w:t>4.03</w:t>
              </w:r>
            </w:ins>
          </w:p>
          <w:p w14:paraId="775DA0CA" w14:textId="04B66F92"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52" w:author="Gu, Xuelin" w:date="2021-03-11T16:36:00Z"/>
                <w:sz w:val="18"/>
                <w:szCs w:val="18"/>
              </w:rPr>
            </w:pPr>
            <w:ins w:id="553" w:author="Gu, Xuelin" w:date="2021-03-11T16:58:00Z">
              <w:r w:rsidRPr="009B3721">
                <w:rPr>
                  <w:sz w:val="18"/>
                  <w:szCs w:val="18"/>
                </w:rPr>
                <w:t>[</w:t>
              </w:r>
            </w:ins>
            <w:ins w:id="554" w:author="Gu, Xuelin" w:date="2021-03-11T17:03:00Z">
              <w:r>
                <w:rPr>
                  <w:sz w:val="18"/>
                  <w:szCs w:val="18"/>
                </w:rPr>
                <w:t>0.62</w:t>
              </w:r>
            </w:ins>
            <w:ins w:id="555" w:author="Gu, Xuelin" w:date="2021-03-11T16:58:00Z">
              <w:r w:rsidRPr="009B3721">
                <w:rPr>
                  <w:sz w:val="18"/>
                  <w:szCs w:val="18"/>
                </w:rPr>
                <w:t xml:space="preserve">, </w:t>
              </w:r>
            </w:ins>
            <w:ins w:id="556" w:author="Gu, Xuelin" w:date="2021-03-11T17:02:00Z">
              <w:r>
                <w:rPr>
                  <w:sz w:val="18"/>
                  <w:szCs w:val="18"/>
                </w:rPr>
                <w:t>16.77</w:t>
              </w:r>
            </w:ins>
            <w:ins w:id="557" w:author="Gu, Xuelin" w:date="2021-03-11T16:58:00Z">
              <w:r w:rsidRPr="009B3721">
                <w:rPr>
                  <w:sz w:val="18"/>
                  <w:szCs w:val="18"/>
                </w:rPr>
                <w:t>]</w:t>
              </w:r>
            </w:ins>
          </w:p>
        </w:tc>
      </w:tr>
      <w:tr w:rsidR="007B7E99" w:rsidRPr="009B3721" w14:paraId="2F97A1A0" w14:textId="77777777" w:rsidTr="007B7E99">
        <w:trPr>
          <w:cnfStyle w:val="000000100000" w:firstRow="0" w:lastRow="0" w:firstColumn="0" w:lastColumn="0" w:oddVBand="0" w:evenVBand="0" w:oddHBand="1" w:evenHBand="0" w:firstRowFirstColumn="0" w:firstRowLastColumn="0" w:lastRowFirstColumn="0" w:lastRowLastColumn="0"/>
          <w:trHeight w:hRule="exact" w:val="720"/>
          <w:jc w:val="center"/>
          <w:ins w:id="558" w:author="Gu, Xuelin" w:date="2021-03-11T16:36:00Z"/>
          <w:trPrChange w:id="559"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560" w:author="Gu, Xuelin" w:date="2021-03-11T17:05:00Z">
              <w:tcPr>
                <w:tcW w:w="567" w:type="pct"/>
                <w:vMerge/>
                <w:vAlign w:val="center"/>
              </w:tcPr>
            </w:tcPrChange>
          </w:tcPr>
          <w:p w14:paraId="02826E9E" w14:textId="77777777" w:rsidR="007B7E99" w:rsidRPr="009B3721" w:rsidRDefault="007B7E99" w:rsidP="007B7E99">
            <w:pPr>
              <w:spacing w:line="240" w:lineRule="auto"/>
              <w:contextualSpacing/>
              <w:jc w:val="center"/>
              <w:cnfStyle w:val="001000100000" w:firstRow="0" w:lastRow="0" w:firstColumn="1" w:lastColumn="0" w:oddVBand="0" w:evenVBand="0" w:oddHBand="1" w:evenHBand="0" w:firstRowFirstColumn="0" w:firstRowLastColumn="0" w:lastRowFirstColumn="0" w:lastRowLastColumn="0"/>
              <w:rPr>
                <w:ins w:id="561" w:author="Gu, Xuelin" w:date="2021-03-11T16:36:00Z"/>
                <w:sz w:val="18"/>
                <w:szCs w:val="18"/>
              </w:rPr>
            </w:pPr>
          </w:p>
        </w:tc>
        <w:tc>
          <w:tcPr>
            <w:tcW w:w="1751" w:type="pct"/>
            <w:vAlign w:val="center"/>
            <w:tcPrChange w:id="562" w:author="Gu, Xuelin" w:date="2021-03-11T17:05:00Z">
              <w:tcPr>
                <w:tcW w:w="1035" w:type="pct"/>
                <w:vAlign w:val="center"/>
              </w:tcPr>
            </w:tcPrChange>
          </w:tcPr>
          <w:p w14:paraId="60DA4317" w14:textId="441106DF"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63" w:author="Gu, Xuelin" w:date="2021-03-11T16:36:00Z"/>
                <w:b/>
                <w:bCs/>
                <w:sz w:val="18"/>
                <w:szCs w:val="18"/>
              </w:rPr>
            </w:pPr>
            <w:ins w:id="564" w:author="Gu, Xuelin" w:date="2021-03-11T16:39:00Z">
              <w:r>
                <w:rPr>
                  <w:b/>
                  <w:bCs/>
                  <w:sz w:val="18"/>
                  <w:szCs w:val="18"/>
                </w:rPr>
                <w:t xml:space="preserve">Unlock </w:t>
              </w:r>
              <w:r>
                <w:rPr>
                  <w:b/>
                  <w:bCs/>
                  <w:sz w:val="18"/>
                  <w:szCs w:val="18"/>
                </w:rPr>
                <w:t>4</w:t>
              </w:r>
              <w:r>
                <w:rPr>
                  <w:b/>
                  <w:bCs/>
                  <w:sz w:val="18"/>
                  <w:szCs w:val="18"/>
                </w:rPr>
                <w:t>.0 (</w:t>
              </w:r>
              <w:r>
                <w:rPr>
                  <w:b/>
                  <w:bCs/>
                  <w:sz w:val="18"/>
                  <w:szCs w:val="18"/>
                </w:rPr>
                <w:t>September</w:t>
              </w:r>
              <w:r>
                <w:rPr>
                  <w:b/>
                  <w:bCs/>
                  <w:sz w:val="18"/>
                  <w:szCs w:val="18"/>
                </w:rPr>
                <w:t xml:space="preserve"> 1 - September 30)</w:t>
              </w:r>
            </w:ins>
          </w:p>
        </w:tc>
        <w:tc>
          <w:tcPr>
            <w:tcW w:w="1133" w:type="pct"/>
            <w:vAlign w:val="center"/>
            <w:tcPrChange w:id="565" w:author="Gu, Xuelin" w:date="2021-03-11T17:05:00Z">
              <w:tcPr>
                <w:tcW w:w="672" w:type="pct"/>
                <w:gridSpan w:val="2"/>
                <w:vAlign w:val="center"/>
              </w:tcPr>
            </w:tcPrChange>
          </w:tcPr>
          <w:p w14:paraId="5F91EAC7" w14:textId="53949062"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66" w:author="Gu, Xuelin" w:date="2021-03-11T16:40:00Z"/>
                <w:sz w:val="18"/>
                <w:szCs w:val="18"/>
              </w:rPr>
            </w:pPr>
            <w:ins w:id="567" w:author="Gu, Xuelin" w:date="2021-03-11T16:40:00Z">
              <w:r w:rsidRPr="009B3721">
                <w:rPr>
                  <w:sz w:val="18"/>
                  <w:szCs w:val="18"/>
                </w:rPr>
                <w:t>1.</w:t>
              </w:r>
            </w:ins>
            <w:ins w:id="568" w:author="Gu, Xuelin" w:date="2021-03-11T16:41:00Z">
              <w:r>
                <w:rPr>
                  <w:sz w:val="18"/>
                  <w:szCs w:val="18"/>
                </w:rPr>
                <w:t>55</w:t>
              </w:r>
            </w:ins>
          </w:p>
          <w:p w14:paraId="05AFB0BF" w14:textId="03D77754"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69" w:author="Gu, Xuelin" w:date="2021-03-11T16:36:00Z"/>
                <w:sz w:val="18"/>
                <w:szCs w:val="18"/>
              </w:rPr>
            </w:pPr>
            <w:ins w:id="570" w:author="Gu, Xuelin" w:date="2021-03-11T16:40:00Z">
              <w:r w:rsidRPr="009B3721">
                <w:rPr>
                  <w:sz w:val="18"/>
                  <w:szCs w:val="18"/>
                </w:rPr>
                <w:t>[1.</w:t>
              </w:r>
            </w:ins>
            <w:ins w:id="571" w:author="Gu, Xuelin" w:date="2021-03-11T16:41:00Z">
              <w:r>
                <w:rPr>
                  <w:sz w:val="18"/>
                  <w:szCs w:val="18"/>
                </w:rPr>
                <w:t>01</w:t>
              </w:r>
            </w:ins>
            <w:ins w:id="572" w:author="Gu, Xuelin" w:date="2021-03-11T16:40:00Z">
              <w:r w:rsidRPr="009B3721">
                <w:rPr>
                  <w:sz w:val="18"/>
                  <w:szCs w:val="18"/>
                </w:rPr>
                <w:t xml:space="preserve">, </w:t>
              </w:r>
            </w:ins>
            <w:ins w:id="573" w:author="Gu, Xuelin" w:date="2021-03-11T16:41:00Z">
              <w:r>
                <w:rPr>
                  <w:sz w:val="18"/>
                  <w:szCs w:val="18"/>
                </w:rPr>
                <w:t>2.40</w:t>
              </w:r>
            </w:ins>
            <w:ins w:id="574" w:author="Gu, Xuelin" w:date="2021-03-11T16:40:00Z">
              <w:r w:rsidRPr="009B3721">
                <w:rPr>
                  <w:sz w:val="18"/>
                  <w:szCs w:val="18"/>
                </w:rPr>
                <w:t>]</w:t>
              </w:r>
            </w:ins>
          </w:p>
        </w:tc>
        <w:tc>
          <w:tcPr>
            <w:tcW w:w="1161" w:type="pct"/>
            <w:vAlign w:val="center"/>
            <w:tcPrChange w:id="575" w:author="Gu, Xuelin" w:date="2021-03-11T17:05:00Z">
              <w:tcPr>
                <w:tcW w:w="685" w:type="pct"/>
                <w:vAlign w:val="center"/>
              </w:tcPr>
            </w:tcPrChange>
          </w:tcPr>
          <w:p w14:paraId="1E216730" w14:textId="62B557F0"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76" w:author="Gu, Xuelin" w:date="2021-03-11T16:58:00Z"/>
                <w:sz w:val="18"/>
                <w:szCs w:val="18"/>
              </w:rPr>
            </w:pPr>
            <w:ins w:id="577" w:author="Gu, Xuelin" w:date="2021-03-11T17:01:00Z">
              <w:r>
                <w:rPr>
                  <w:sz w:val="18"/>
                  <w:szCs w:val="18"/>
                </w:rPr>
                <w:t>4.73</w:t>
              </w:r>
            </w:ins>
          </w:p>
          <w:p w14:paraId="401C3E98" w14:textId="183B9557" w:rsidR="007B7E99" w:rsidRPr="009B3721" w:rsidRDefault="007B7E99" w:rsidP="007B7E99">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ins w:id="578" w:author="Gu, Xuelin" w:date="2021-03-11T16:36:00Z"/>
                <w:sz w:val="18"/>
                <w:szCs w:val="18"/>
              </w:rPr>
            </w:pPr>
            <w:ins w:id="579" w:author="Gu, Xuelin" w:date="2021-03-11T16:58:00Z">
              <w:r w:rsidRPr="009B3721">
                <w:rPr>
                  <w:sz w:val="18"/>
                  <w:szCs w:val="18"/>
                </w:rPr>
                <w:t>[</w:t>
              </w:r>
            </w:ins>
            <w:ins w:id="580" w:author="Gu, Xuelin" w:date="2021-03-11T17:03:00Z">
              <w:r>
                <w:rPr>
                  <w:sz w:val="18"/>
                  <w:szCs w:val="18"/>
                </w:rPr>
                <w:t>0.62</w:t>
              </w:r>
            </w:ins>
            <w:ins w:id="581" w:author="Gu, Xuelin" w:date="2021-03-11T16:58:00Z">
              <w:r w:rsidRPr="009B3721">
                <w:rPr>
                  <w:sz w:val="18"/>
                  <w:szCs w:val="18"/>
                </w:rPr>
                <w:t xml:space="preserve">, </w:t>
              </w:r>
            </w:ins>
            <w:ins w:id="582" w:author="Gu, Xuelin" w:date="2021-03-11T17:02:00Z">
              <w:r>
                <w:rPr>
                  <w:sz w:val="18"/>
                  <w:szCs w:val="18"/>
                </w:rPr>
                <w:t>20.07</w:t>
              </w:r>
            </w:ins>
            <w:ins w:id="583" w:author="Gu, Xuelin" w:date="2021-03-11T16:58:00Z">
              <w:r w:rsidRPr="009B3721">
                <w:rPr>
                  <w:sz w:val="18"/>
                  <w:szCs w:val="18"/>
                </w:rPr>
                <w:t>]</w:t>
              </w:r>
            </w:ins>
          </w:p>
        </w:tc>
      </w:tr>
      <w:tr w:rsidR="007B7E99" w:rsidRPr="009B3721" w14:paraId="543876EC" w14:textId="77777777" w:rsidTr="007B7E99">
        <w:trPr>
          <w:trHeight w:hRule="exact" w:val="720"/>
          <w:jc w:val="center"/>
          <w:ins w:id="584" w:author="Gu, Xuelin" w:date="2021-03-11T16:36:00Z"/>
          <w:trPrChange w:id="585" w:author="Gu, Xuelin" w:date="2021-03-11T17:05:00Z">
            <w:trPr>
              <w:gridAfter w:val="0"/>
              <w:wAfter w:w="1352" w:type="pct"/>
              <w:trHeight w:hRule="exact" w:val="720"/>
              <w:jc w:val="center"/>
            </w:trPr>
          </w:trPrChange>
        </w:trPr>
        <w:tc>
          <w:tcPr>
            <w:cnfStyle w:val="001000000000" w:firstRow="0" w:lastRow="0" w:firstColumn="1" w:lastColumn="0" w:oddVBand="0" w:evenVBand="0" w:oddHBand="0" w:evenHBand="0" w:firstRowFirstColumn="0" w:firstRowLastColumn="0" w:lastRowFirstColumn="0" w:lastRowLastColumn="0"/>
            <w:tcW w:w="955" w:type="pct"/>
            <w:vMerge/>
            <w:vAlign w:val="center"/>
            <w:tcPrChange w:id="586" w:author="Gu, Xuelin" w:date="2021-03-11T17:05:00Z">
              <w:tcPr>
                <w:tcW w:w="567" w:type="pct"/>
                <w:vMerge/>
                <w:vAlign w:val="center"/>
              </w:tcPr>
            </w:tcPrChange>
          </w:tcPr>
          <w:p w14:paraId="64EEED89" w14:textId="77777777" w:rsidR="007B7E99" w:rsidRPr="009B3721" w:rsidRDefault="007B7E99" w:rsidP="007B7E99">
            <w:pPr>
              <w:spacing w:line="240" w:lineRule="auto"/>
              <w:contextualSpacing/>
              <w:jc w:val="center"/>
              <w:rPr>
                <w:ins w:id="587" w:author="Gu, Xuelin" w:date="2021-03-11T16:36:00Z"/>
                <w:sz w:val="18"/>
                <w:szCs w:val="18"/>
              </w:rPr>
            </w:pPr>
          </w:p>
        </w:tc>
        <w:tc>
          <w:tcPr>
            <w:tcW w:w="1751" w:type="pct"/>
            <w:vAlign w:val="center"/>
            <w:tcPrChange w:id="588" w:author="Gu, Xuelin" w:date="2021-03-11T17:05:00Z">
              <w:tcPr>
                <w:tcW w:w="1035" w:type="pct"/>
                <w:vAlign w:val="center"/>
              </w:tcPr>
            </w:tcPrChange>
          </w:tcPr>
          <w:p w14:paraId="3D1B9489" w14:textId="47E25FA1"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89" w:author="Gu, Xuelin" w:date="2021-03-11T16:36:00Z"/>
                <w:b/>
                <w:bCs/>
                <w:sz w:val="18"/>
                <w:szCs w:val="18"/>
              </w:rPr>
            </w:pPr>
            <w:ins w:id="590" w:author="Gu, Xuelin" w:date="2021-03-11T16:39:00Z">
              <w:r>
                <w:rPr>
                  <w:b/>
                  <w:bCs/>
                  <w:sz w:val="18"/>
                  <w:szCs w:val="18"/>
                </w:rPr>
                <w:t xml:space="preserve">Unlock </w:t>
              </w:r>
              <w:r>
                <w:rPr>
                  <w:b/>
                  <w:bCs/>
                  <w:sz w:val="18"/>
                  <w:szCs w:val="18"/>
                </w:rPr>
                <w:t>5</w:t>
              </w:r>
              <w:r>
                <w:rPr>
                  <w:b/>
                  <w:bCs/>
                  <w:sz w:val="18"/>
                  <w:szCs w:val="18"/>
                </w:rPr>
                <w:t>.0 (</w:t>
              </w:r>
              <w:r>
                <w:rPr>
                  <w:b/>
                  <w:bCs/>
                  <w:sz w:val="18"/>
                  <w:szCs w:val="18"/>
                </w:rPr>
                <w:t>Octorber</w:t>
              </w:r>
              <w:r>
                <w:rPr>
                  <w:b/>
                  <w:bCs/>
                  <w:sz w:val="18"/>
                  <w:szCs w:val="18"/>
                </w:rPr>
                <w:t xml:space="preserve"> 1 - Octorber </w:t>
              </w:r>
            </w:ins>
            <w:ins w:id="591" w:author="Gu, Xuelin" w:date="2021-03-11T16:41:00Z">
              <w:r>
                <w:rPr>
                  <w:b/>
                  <w:bCs/>
                  <w:sz w:val="18"/>
                  <w:szCs w:val="18"/>
                </w:rPr>
                <w:t>15</w:t>
              </w:r>
            </w:ins>
            <w:ins w:id="592" w:author="Gu, Xuelin" w:date="2021-03-11T16:39:00Z">
              <w:r>
                <w:rPr>
                  <w:b/>
                  <w:bCs/>
                  <w:sz w:val="18"/>
                  <w:szCs w:val="18"/>
                </w:rPr>
                <w:t>)</w:t>
              </w:r>
            </w:ins>
          </w:p>
        </w:tc>
        <w:tc>
          <w:tcPr>
            <w:tcW w:w="1133" w:type="pct"/>
            <w:vAlign w:val="center"/>
            <w:tcPrChange w:id="593" w:author="Gu, Xuelin" w:date="2021-03-11T17:05:00Z">
              <w:tcPr>
                <w:tcW w:w="672" w:type="pct"/>
                <w:gridSpan w:val="2"/>
                <w:vAlign w:val="center"/>
              </w:tcPr>
            </w:tcPrChange>
          </w:tcPr>
          <w:p w14:paraId="284201F7" w14:textId="177072FA"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94" w:author="Gu, Xuelin" w:date="2021-03-11T16:40:00Z"/>
                <w:sz w:val="18"/>
                <w:szCs w:val="18"/>
              </w:rPr>
            </w:pPr>
            <w:ins w:id="595" w:author="Gu, Xuelin" w:date="2021-03-11T16:40:00Z">
              <w:r w:rsidRPr="009B3721">
                <w:rPr>
                  <w:sz w:val="18"/>
                  <w:szCs w:val="18"/>
                </w:rPr>
                <w:t>1.</w:t>
              </w:r>
            </w:ins>
            <w:ins w:id="596" w:author="Gu, Xuelin" w:date="2021-03-11T16:41:00Z">
              <w:r>
                <w:rPr>
                  <w:sz w:val="18"/>
                  <w:szCs w:val="18"/>
                </w:rPr>
                <w:t>92</w:t>
              </w:r>
            </w:ins>
          </w:p>
          <w:p w14:paraId="5338E6CE" w14:textId="58DA3AC8"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597" w:author="Gu, Xuelin" w:date="2021-03-11T16:36:00Z"/>
                <w:sz w:val="18"/>
                <w:szCs w:val="18"/>
              </w:rPr>
            </w:pPr>
            <w:ins w:id="598" w:author="Gu, Xuelin" w:date="2021-03-11T16:40:00Z">
              <w:r w:rsidRPr="009B3721">
                <w:rPr>
                  <w:sz w:val="18"/>
                  <w:szCs w:val="18"/>
                </w:rPr>
                <w:t>[</w:t>
              </w:r>
            </w:ins>
            <w:ins w:id="599" w:author="Gu, Xuelin" w:date="2021-03-11T16:41:00Z">
              <w:r>
                <w:rPr>
                  <w:sz w:val="18"/>
                  <w:szCs w:val="18"/>
                </w:rPr>
                <w:t>0.92</w:t>
              </w:r>
            </w:ins>
            <w:ins w:id="600" w:author="Gu, Xuelin" w:date="2021-03-11T16:40:00Z">
              <w:r w:rsidRPr="009B3721">
                <w:rPr>
                  <w:sz w:val="18"/>
                  <w:szCs w:val="18"/>
                </w:rPr>
                <w:t xml:space="preserve">, </w:t>
              </w:r>
            </w:ins>
            <w:ins w:id="601" w:author="Gu, Xuelin" w:date="2021-03-11T16:41:00Z">
              <w:r>
                <w:rPr>
                  <w:sz w:val="18"/>
                  <w:szCs w:val="18"/>
                </w:rPr>
                <w:t>3.80</w:t>
              </w:r>
            </w:ins>
            <w:ins w:id="602" w:author="Gu, Xuelin" w:date="2021-03-11T16:40:00Z">
              <w:r w:rsidRPr="009B3721">
                <w:rPr>
                  <w:sz w:val="18"/>
                  <w:szCs w:val="18"/>
                </w:rPr>
                <w:t>]</w:t>
              </w:r>
            </w:ins>
          </w:p>
        </w:tc>
        <w:tc>
          <w:tcPr>
            <w:tcW w:w="1161" w:type="pct"/>
            <w:vAlign w:val="center"/>
            <w:tcPrChange w:id="603" w:author="Gu, Xuelin" w:date="2021-03-11T17:05:00Z">
              <w:tcPr>
                <w:tcW w:w="685" w:type="pct"/>
                <w:vAlign w:val="center"/>
              </w:tcPr>
            </w:tcPrChange>
          </w:tcPr>
          <w:p w14:paraId="2928D317" w14:textId="318002DB"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604" w:author="Gu, Xuelin" w:date="2021-03-11T16:58:00Z"/>
                <w:sz w:val="18"/>
                <w:szCs w:val="18"/>
              </w:rPr>
            </w:pPr>
            <w:ins w:id="605" w:author="Gu, Xuelin" w:date="2021-03-11T17:01:00Z">
              <w:r>
                <w:rPr>
                  <w:sz w:val="18"/>
                  <w:szCs w:val="18"/>
                </w:rPr>
                <w:t>4.44</w:t>
              </w:r>
            </w:ins>
          </w:p>
          <w:p w14:paraId="48FB41BB" w14:textId="5755BBD6" w:rsidR="007B7E99" w:rsidRPr="009B3721" w:rsidRDefault="007B7E99" w:rsidP="007B7E99">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ins w:id="606" w:author="Gu, Xuelin" w:date="2021-03-11T16:36:00Z"/>
                <w:sz w:val="18"/>
                <w:szCs w:val="18"/>
              </w:rPr>
            </w:pPr>
            <w:ins w:id="607" w:author="Gu, Xuelin" w:date="2021-03-11T16:58:00Z">
              <w:r w:rsidRPr="009B3721">
                <w:rPr>
                  <w:sz w:val="18"/>
                  <w:szCs w:val="18"/>
                </w:rPr>
                <w:t>[</w:t>
              </w:r>
              <w:r>
                <w:rPr>
                  <w:sz w:val="18"/>
                  <w:szCs w:val="18"/>
                </w:rPr>
                <w:t>0.</w:t>
              </w:r>
            </w:ins>
            <w:ins w:id="608" w:author="Gu, Xuelin" w:date="2021-03-11T17:04:00Z">
              <w:r>
                <w:rPr>
                  <w:sz w:val="18"/>
                  <w:szCs w:val="18"/>
                </w:rPr>
                <w:t>80</w:t>
              </w:r>
            </w:ins>
            <w:ins w:id="609" w:author="Gu, Xuelin" w:date="2021-03-11T16:58:00Z">
              <w:r w:rsidRPr="009B3721">
                <w:rPr>
                  <w:sz w:val="18"/>
                  <w:szCs w:val="18"/>
                </w:rPr>
                <w:t>,</w:t>
              </w:r>
            </w:ins>
            <w:ins w:id="610" w:author="Gu, Xuelin" w:date="2021-03-11T17:02:00Z">
              <w:r>
                <w:rPr>
                  <w:sz w:val="18"/>
                  <w:szCs w:val="18"/>
                </w:rPr>
                <w:t>18.85</w:t>
              </w:r>
            </w:ins>
            <w:ins w:id="611" w:author="Gu, Xuelin" w:date="2021-03-11T16:58:00Z">
              <w:r w:rsidRPr="009B3721">
                <w:rPr>
                  <w:sz w:val="18"/>
                  <w:szCs w:val="18"/>
                </w:rPr>
                <w:t>]</w:t>
              </w:r>
            </w:ins>
          </w:p>
        </w:tc>
      </w:tr>
    </w:tbl>
    <w:p w14:paraId="26D27F31" w14:textId="40BF91FB" w:rsidR="001F7192" w:rsidRPr="001F7192" w:rsidDel="00C17602" w:rsidRDefault="001F7192" w:rsidP="001F7192">
      <w:pPr>
        <w:pStyle w:val="a6"/>
        <w:jc w:val="center"/>
        <w:rPr>
          <w:del w:id="612" w:author="Gu, Xuelin" w:date="2021-03-11T17:44:00Z"/>
          <w:sz w:val="21"/>
          <w:szCs w:val="21"/>
        </w:rPr>
      </w:pPr>
      <w:del w:id="613" w:author="Gu, Xuelin" w:date="2021-03-11T17:44:00Z">
        <w:r w:rsidRPr="001F7192" w:rsidDel="00C17602">
          <w:rPr>
            <w:sz w:val="18"/>
            <w:szCs w:val="18"/>
          </w:rPr>
          <w:delText>Table 3: Comparison of relative performance and correlation with observed data of projections of the models under consideration.</w:delText>
        </w:r>
      </w:del>
    </w:p>
    <w:tbl>
      <w:tblPr>
        <w:tblStyle w:val="40"/>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rsidDel="00C17602" w14:paraId="65A68D01" w14:textId="74CE5B9B" w:rsidTr="001F7192">
        <w:trPr>
          <w:cnfStyle w:val="100000000000" w:firstRow="1" w:lastRow="0" w:firstColumn="0" w:lastColumn="0" w:oddVBand="0" w:evenVBand="0" w:oddHBand="0" w:evenHBand="0" w:firstRowFirstColumn="0" w:firstRowLastColumn="0" w:lastRowFirstColumn="0" w:lastRowLastColumn="0"/>
          <w:trHeight w:hRule="exact" w:val="720"/>
          <w:del w:id="614"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5877913B" w:rsidR="006547D0" w:rsidRPr="00F1359C" w:rsidDel="00C17602" w:rsidRDefault="001128D4" w:rsidP="006547D0">
            <w:pPr>
              <w:jc w:val="center"/>
              <w:rPr>
                <w:del w:id="615" w:author="Gu, Xuelin" w:date="2021-03-11T17:44:00Z"/>
                <w:sz w:val="18"/>
                <w:szCs w:val="18"/>
              </w:rPr>
            </w:pPr>
            <w:del w:id="616" w:author="Gu, Xuelin" w:date="2021-03-11T17:44:00Z">
              <w:r w:rsidRPr="00F1359C" w:rsidDel="00C17602">
                <w:rPr>
                  <w:sz w:val="18"/>
                  <w:szCs w:val="18"/>
                </w:rPr>
                <w:delText>Observed</w:delText>
              </w:r>
              <w:r w:rsidR="006547D0" w:rsidRPr="00F1359C" w:rsidDel="00C17602">
                <w:rPr>
                  <w:sz w:val="18"/>
                  <w:szCs w:val="18"/>
                </w:rPr>
                <w:delText xml:space="preserve"> data</w:delText>
              </w:r>
              <w:r w:rsidRPr="00F1359C" w:rsidDel="00C17602">
                <w:rPr>
                  <w:sz w:val="18"/>
                  <w:szCs w:val="18"/>
                </w:rPr>
                <w:delText xml:space="preserve"> (confirmed)</w:delText>
              </w:r>
            </w:del>
          </w:p>
        </w:tc>
        <w:tc>
          <w:tcPr>
            <w:tcW w:w="714" w:type="pct"/>
            <w:vMerge w:val="restart"/>
            <w:vAlign w:val="center"/>
          </w:tcPr>
          <w:p w14:paraId="544FAC66" w14:textId="14B69A68" w:rsidR="006547D0" w:rsidRPr="00F1359C" w:rsidDel="00C17602" w:rsidRDefault="006547D0" w:rsidP="006547D0">
            <w:pPr>
              <w:jc w:val="center"/>
              <w:cnfStyle w:val="100000000000" w:firstRow="1" w:lastRow="0" w:firstColumn="0" w:lastColumn="0" w:oddVBand="0" w:evenVBand="0" w:oddHBand="0" w:evenHBand="0" w:firstRowFirstColumn="0" w:firstRowLastColumn="0" w:lastRowFirstColumn="0" w:lastRowLastColumn="0"/>
              <w:rPr>
                <w:del w:id="617" w:author="Gu, Xuelin" w:date="2021-03-11T17:44:00Z"/>
                <w:sz w:val="18"/>
                <w:szCs w:val="18"/>
              </w:rPr>
            </w:pPr>
            <w:del w:id="618" w:author="Gu, Xuelin" w:date="2021-03-11T17:44:00Z">
              <w:r w:rsidRPr="00F1359C" w:rsidDel="00C17602">
                <w:rPr>
                  <w:sz w:val="18"/>
                  <w:szCs w:val="18"/>
                </w:rPr>
                <w:delText>Metric</w:delText>
              </w:r>
            </w:del>
          </w:p>
        </w:tc>
        <w:tc>
          <w:tcPr>
            <w:tcW w:w="3572" w:type="pct"/>
            <w:gridSpan w:val="5"/>
            <w:vAlign w:val="center"/>
          </w:tcPr>
          <w:p w14:paraId="2486E25B" w14:textId="2288CA87" w:rsidR="006547D0" w:rsidRPr="00F1359C" w:rsidDel="00C17602" w:rsidRDefault="006547D0" w:rsidP="006547D0">
            <w:pPr>
              <w:jc w:val="center"/>
              <w:cnfStyle w:val="100000000000" w:firstRow="1" w:lastRow="0" w:firstColumn="0" w:lastColumn="0" w:oddVBand="0" w:evenVBand="0" w:oddHBand="0" w:evenHBand="0" w:firstRowFirstColumn="0" w:firstRowLastColumn="0" w:lastRowFirstColumn="0" w:lastRowLastColumn="0"/>
              <w:rPr>
                <w:del w:id="619" w:author="Gu, Xuelin" w:date="2021-03-11T17:44:00Z"/>
                <w:sz w:val="18"/>
                <w:szCs w:val="18"/>
              </w:rPr>
            </w:pPr>
            <w:del w:id="620" w:author="Gu, Xuelin" w:date="2021-03-11T17:44:00Z">
              <w:r w:rsidRPr="00F1359C" w:rsidDel="00C17602">
                <w:rPr>
                  <w:sz w:val="18"/>
                  <w:szCs w:val="18"/>
                </w:rPr>
                <w:delText>Model</w:delText>
              </w:r>
            </w:del>
          </w:p>
        </w:tc>
      </w:tr>
      <w:tr w:rsidR="006547D0" w:rsidRPr="00F1359C" w:rsidDel="00C17602" w14:paraId="2E834DB4" w14:textId="5C43891C" w:rsidTr="001F7192">
        <w:trPr>
          <w:cnfStyle w:val="000000100000" w:firstRow="0" w:lastRow="0" w:firstColumn="0" w:lastColumn="0" w:oddVBand="0" w:evenVBand="0" w:oddHBand="1" w:evenHBand="0" w:firstRowFirstColumn="0" w:firstRowLastColumn="0" w:lastRowFirstColumn="0" w:lastRowLastColumn="0"/>
          <w:trHeight w:hRule="exact" w:val="720"/>
          <w:del w:id="621"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2B9D3CD9" w:rsidR="006547D0" w:rsidRPr="00F1359C" w:rsidDel="00C17602" w:rsidRDefault="006547D0" w:rsidP="006547D0">
            <w:pPr>
              <w:jc w:val="center"/>
              <w:rPr>
                <w:del w:id="622" w:author="Gu, Xuelin" w:date="2021-03-11T17:44:00Z"/>
                <w:sz w:val="18"/>
                <w:szCs w:val="18"/>
              </w:rPr>
            </w:pPr>
          </w:p>
        </w:tc>
        <w:tc>
          <w:tcPr>
            <w:tcW w:w="714" w:type="pct"/>
            <w:vMerge/>
            <w:vAlign w:val="center"/>
          </w:tcPr>
          <w:p w14:paraId="5A543BE4" w14:textId="4A342E44" w:rsidR="006547D0" w:rsidRPr="00F1359C" w:rsidDel="00C17602" w:rsidRDefault="006547D0" w:rsidP="006547D0">
            <w:pPr>
              <w:jc w:val="center"/>
              <w:cnfStyle w:val="000000100000" w:firstRow="0" w:lastRow="0" w:firstColumn="0" w:lastColumn="0" w:oddVBand="0" w:evenVBand="0" w:oddHBand="1" w:evenHBand="0" w:firstRowFirstColumn="0" w:firstRowLastColumn="0" w:lastRowFirstColumn="0" w:lastRowLastColumn="0"/>
              <w:rPr>
                <w:del w:id="623" w:author="Gu, Xuelin" w:date="2021-03-11T17:44:00Z"/>
                <w:sz w:val="18"/>
                <w:szCs w:val="18"/>
              </w:rPr>
            </w:pPr>
          </w:p>
        </w:tc>
        <w:tc>
          <w:tcPr>
            <w:tcW w:w="714" w:type="pct"/>
            <w:vAlign w:val="center"/>
          </w:tcPr>
          <w:p w14:paraId="6C8A8353" w14:textId="7BD2E4AB" w:rsidR="006547D0" w:rsidRPr="00F1359C" w:rsidDel="00C17602" w:rsidRDefault="006547D0" w:rsidP="006547D0">
            <w:pPr>
              <w:jc w:val="center"/>
              <w:cnfStyle w:val="000000100000" w:firstRow="0" w:lastRow="0" w:firstColumn="0" w:lastColumn="0" w:oddVBand="0" w:evenVBand="0" w:oddHBand="1" w:evenHBand="0" w:firstRowFirstColumn="0" w:firstRowLastColumn="0" w:lastRowFirstColumn="0" w:lastRowLastColumn="0"/>
              <w:rPr>
                <w:del w:id="624" w:author="Gu, Xuelin" w:date="2021-03-11T17:44:00Z"/>
                <w:b/>
                <w:bCs/>
                <w:sz w:val="18"/>
                <w:szCs w:val="18"/>
              </w:rPr>
            </w:pPr>
            <w:del w:id="625" w:author="Gu, Xuelin" w:date="2021-03-11T17:44:00Z">
              <w:r w:rsidRPr="00F1359C" w:rsidDel="00C17602">
                <w:rPr>
                  <w:b/>
                  <w:bCs/>
                  <w:sz w:val="18"/>
                  <w:szCs w:val="18"/>
                </w:rPr>
                <w:delText>Baseline</w:delText>
              </w:r>
            </w:del>
          </w:p>
        </w:tc>
        <w:tc>
          <w:tcPr>
            <w:tcW w:w="714" w:type="pct"/>
            <w:vAlign w:val="center"/>
          </w:tcPr>
          <w:p w14:paraId="18DCFDC4" w14:textId="3BBEBAD5" w:rsidR="006547D0" w:rsidRPr="00F1359C" w:rsidDel="00C17602" w:rsidRDefault="006547D0" w:rsidP="006547D0">
            <w:pPr>
              <w:jc w:val="center"/>
              <w:cnfStyle w:val="000000100000" w:firstRow="0" w:lastRow="0" w:firstColumn="0" w:lastColumn="0" w:oddVBand="0" w:evenVBand="0" w:oddHBand="1" w:evenHBand="0" w:firstRowFirstColumn="0" w:firstRowLastColumn="0" w:lastRowFirstColumn="0" w:lastRowLastColumn="0"/>
              <w:rPr>
                <w:del w:id="626" w:author="Gu, Xuelin" w:date="2021-03-11T17:44:00Z"/>
                <w:b/>
                <w:bCs/>
                <w:sz w:val="18"/>
                <w:szCs w:val="18"/>
              </w:rPr>
            </w:pPr>
            <w:del w:id="627" w:author="Gu, Xuelin" w:date="2021-03-11T17:44:00Z">
              <w:r w:rsidRPr="00F1359C" w:rsidDel="00C17602">
                <w:rPr>
                  <w:b/>
                  <w:bCs/>
                  <w:sz w:val="18"/>
                  <w:szCs w:val="18"/>
                </w:rPr>
                <w:delText>eSIR</w:delText>
              </w:r>
            </w:del>
          </w:p>
        </w:tc>
        <w:tc>
          <w:tcPr>
            <w:tcW w:w="714" w:type="pct"/>
            <w:vAlign w:val="center"/>
          </w:tcPr>
          <w:p w14:paraId="7100105B" w14:textId="1CD6FA75" w:rsidR="006547D0" w:rsidRPr="00F1359C" w:rsidDel="00C17602" w:rsidRDefault="00D53290" w:rsidP="006547D0">
            <w:pPr>
              <w:jc w:val="center"/>
              <w:cnfStyle w:val="000000100000" w:firstRow="0" w:lastRow="0" w:firstColumn="0" w:lastColumn="0" w:oddVBand="0" w:evenVBand="0" w:oddHBand="1" w:evenHBand="0" w:firstRowFirstColumn="0" w:firstRowLastColumn="0" w:lastRowFirstColumn="0" w:lastRowLastColumn="0"/>
              <w:rPr>
                <w:del w:id="628" w:author="Gu, Xuelin" w:date="2021-03-11T17:44:00Z"/>
                <w:b/>
                <w:bCs/>
                <w:sz w:val="18"/>
                <w:szCs w:val="18"/>
              </w:rPr>
            </w:pPr>
            <w:del w:id="629" w:author="Gu, Xuelin" w:date="2021-03-11T17:44:00Z">
              <w:r w:rsidRPr="00F1359C" w:rsidDel="00C17602">
                <w:rPr>
                  <w:b/>
                  <w:bCs/>
                  <w:sz w:val="18"/>
                  <w:szCs w:val="18"/>
                </w:rPr>
                <w:delText>SAPHIRE</w:delText>
              </w:r>
            </w:del>
          </w:p>
        </w:tc>
        <w:tc>
          <w:tcPr>
            <w:tcW w:w="714" w:type="pct"/>
            <w:vAlign w:val="center"/>
          </w:tcPr>
          <w:p w14:paraId="2A807031" w14:textId="744D9F8C" w:rsidR="006547D0" w:rsidRPr="00F1359C" w:rsidDel="00C17602" w:rsidRDefault="006547D0" w:rsidP="006547D0">
            <w:pPr>
              <w:jc w:val="center"/>
              <w:cnfStyle w:val="000000100000" w:firstRow="0" w:lastRow="0" w:firstColumn="0" w:lastColumn="0" w:oddVBand="0" w:evenVBand="0" w:oddHBand="1" w:evenHBand="0" w:firstRowFirstColumn="0" w:firstRowLastColumn="0" w:lastRowFirstColumn="0" w:lastRowLastColumn="0"/>
              <w:rPr>
                <w:del w:id="630" w:author="Gu, Xuelin" w:date="2021-03-11T17:44:00Z"/>
                <w:b/>
                <w:bCs/>
                <w:sz w:val="18"/>
                <w:szCs w:val="18"/>
              </w:rPr>
            </w:pPr>
            <w:del w:id="631" w:author="Gu, Xuelin" w:date="2021-03-11T17:44:00Z">
              <w:r w:rsidRPr="00F1359C" w:rsidDel="00C17602">
                <w:rPr>
                  <w:b/>
                  <w:bCs/>
                  <w:sz w:val="18"/>
                  <w:szCs w:val="18"/>
                </w:rPr>
                <w:delText>SEIR</w:delText>
              </w:r>
              <w:r w:rsidR="00823B59" w:rsidRPr="00F1359C" w:rsidDel="00C17602">
                <w:rPr>
                  <w:b/>
                  <w:bCs/>
                  <w:sz w:val="18"/>
                  <w:szCs w:val="18"/>
                </w:rPr>
                <w:delText>-</w:delText>
              </w:r>
              <w:r w:rsidR="00823B59" w:rsidRPr="00F1359C" w:rsidDel="00C17602">
                <w:rPr>
                  <w:b/>
                  <w:bCs/>
                  <w:i/>
                  <w:iCs/>
                  <w:sz w:val="18"/>
                  <w:szCs w:val="18"/>
                </w:rPr>
                <w:delText>fansy</w:delText>
              </w:r>
            </w:del>
          </w:p>
        </w:tc>
        <w:tc>
          <w:tcPr>
            <w:tcW w:w="714" w:type="pct"/>
            <w:vAlign w:val="center"/>
          </w:tcPr>
          <w:p w14:paraId="1C5CC877" w14:textId="20C90EA5" w:rsidR="006547D0" w:rsidRPr="00F1359C" w:rsidDel="00C17602" w:rsidRDefault="007567EE" w:rsidP="006547D0">
            <w:pPr>
              <w:jc w:val="center"/>
              <w:cnfStyle w:val="000000100000" w:firstRow="0" w:lastRow="0" w:firstColumn="0" w:lastColumn="0" w:oddVBand="0" w:evenVBand="0" w:oddHBand="1" w:evenHBand="0" w:firstRowFirstColumn="0" w:firstRowLastColumn="0" w:lastRowFirstColumn="0" w:lastRowLastColumn="0"/>
              <w:rPr>
                <w:del w:id="632" w:author="Gu, Xuelin" w:date="2021-03-11T17:44:00Z"/>
                <w:b/>
                <w:bCs/>
                <w:sz w:val="18"/>
                <w:szCs w:val="18"/>
              </w:rPr>
            </w:pPr>
            <w:del w:id="633" w:author="Gu, Xuelin" w:date="2021-03-11T17:44:00Z">
              <w:r w:rsidRPr="00F1359C" w:rsidDel="00C17602">
                <w:rPr>
                  <w:b/>
                  <w:bCs/>
                  <w:sz w:val="18"/>
                  <w:szCs w:val="18"/>
                </w:rPr>
                <w:delText>ICM</w:delText>
              </w:r>
              <w:r w:rsidR="00FA4645" w:rsidRPr="00F1359C" w:rsidDel="00C17602">
                <w:rPr>
                  <w:b/>
                  <w:bCs/>
                  <w:sz w:val="18"/>
                  <w:szCs w:val="18"/>
                  <w:vertAlign w:val="superscript"/>
                </w:rPr>
                <w:delText>e</w:delText>
              </w:r>
            </w:del>
          </w:p>
        </w:tc>
      </w:tr>
      <w:tr w:rsidR="006547D0" w:rsidRPr="00F1359C" w:rsidDel="00C17602" w14:paraId="0E018205" w14:textId="45930CF2" w:rsidTr="001F7192">
        <w:trPr>
          <w:trHeight w:hRule="exact" w:val="720"/>
          <w:del w:id="634"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992A93" w:rsidR="006547D0" w:rsidRPr="00F1359C" w:rsidDel="00C17602" w:rsidRDefault="006547D0" w:rsidP="006547D0">
            <w:pPr>
              <w:jc w:val="center"/>
              <w:rPr>
                <w:del w:id="635" w:author="Gu, Xuelin" w:date="2021-03-11T17:44:00Z"/>
                <w:sz w:val="18"/>
                <w:szCs w:val="18"/>
              </w:rPr>
            </w:pPr>
            <w:del w:id="636" w:author="Gu, Xuelin" w:date="2021-03-11T17:44:00Z">
              <w:r w:rsidRPr="00F1359C" w:rsidDel="00C17602">
                <w:rPr>
                  <w:sz w:val="18"/>
                  <w:szCs w:val="18"/>
                </w:rPr>
                <w:delText>Cumulative cases</w:delText>
              </w:r>
            </w:del>
          </w:p>
        </w:tc>
        <w:tc>
          <w:tcPr>
            <w:tcW w:w="714" w:type="pct"/>
            <w:vAlign w:val="center"/>
          </w:tcPr>
          <w:p w14:paraId="4A487FAC" w14:textId="1DF1D970" w:rsidR="006547D0" w:rsidRPr="00F1359C" w:rsidDel="00C17602" w:rsidRDefault="001C7FEC" w:rsidP="006547D0">
            <w:pPr>
              <w:jc w:val="center"/>
              <w:cnfStyle w:val="000000000000" w:firstRow="0" w:lastRow="0" w:firstColumn="0" w:lastColumn="0" w:oddVBand="0" w:evenVBand="0" w:oddHBand="0" w:evenHBand="0" w:firstRowFirstColumn="0" w:firstRowLastColumn="0" w:lastRowFirstColumn="0" w:lastRowLastColumn="0"/>
              <w:rPr>
                <w:del w:id="637" w:author="Gu, Xuelin" w:date="2021-03-11T17:44:00Z"/>
                <w:b/>
                <w:bCs/>
                <w:sz w:val="18"/>
                <w:szCs w:val="18"/>
              </w:rPr>
            </w:pPr>
            <w:del w:id="638" w:author="Gu, Xuelin" w:date="2021-03-11T17:44:00Z">
              <w:r w:rsidRPr="00F1359C" w:rsidDel="00C17602">
                <w:rPr>
                  <w:b/>
                  <w:bCs/>
                  <w:sz w:val="18"/>
                  <w:szCs w:val="18"/>
                </w:rPr>
                <w:delText>Rel-</w:delText>
              </w:r>
              <w:r w:rsidR="006547D0" w:rsidRPr="00F1359C" w:rsidDel="00C17602">
                <w:rPr>
                  <w:b/>
                  <w:bCs/>
                  <w:sz w:val="18"/>
                  <w:szCs w:val="18"/>
                </w:rPr>
                <w:delText>MSPE</w:delText>
              </w:r>
              <w:r w:rsidR="00E8232A" w:rsidRPr="00F1359C" w:rsidDel="00C17602">
                <w:rPr>
                  <w:b/>
                  <w:bCs/>
                  <w:sz w:val="18"/>
                  <w:szCs w:val="18"/>
                  <w:vertAlign w:val="superscript"/>
                </w:rPr>
                <w:delText>a</w:delText>
              </w:r>
            </w:del>
          </w:p>
        </w:tc>
        <w:tc>
          <w:tcPr>
            <w:tcW w:w="714" w:type="pct"/>
            <w:vAlign w:val="center"/>
          </w:tcPr>
          <w:p w14:paraId="5A56D59B" w14:textId="4C29EB5A" w:rsidR="006547D0" w:rsidRPr="00F1359C" w:rsidDel="00C17602" w:rsidRDefault="00C008D5" w:rsidP="006547D0">
            <w:pPr>
              <w:jc w:val="center"/>
              <w:cnfStyle w:val="000000000000" w:firstRow="0" w:lastRow="0" w:firstColumn="0" w:lastColumn="0" w:oddVBand="0" w:evenVBand="0" w:oddHBand="0" w:evenHBand="0" w:firstRowFirstColumn="0" w:firstRowLastColumn="0" w:lastRowFirstColumn="0" w:lastRowLastColumn="0"/>
              <w:rPr>
                <w:del w:id="639" w:author="Gu, Xuelin" w:date="2021-03-11T17:44:00Z"/>
                <w:sz w:val="18"/>
                <w:szCs w:val="18"/>
              </w:rPr>
            </w:pPr>
            <w:del w:id="640" w:author="Gu, Xuelin" w:date="2021-03-11T17:44:00Z">
              <w:r w:rsidRPr="00F1359C" w:rsidDel="00C17602">
                <w:rPr>
                  <w:sz w:val="18"/>
                  <w:szCs w:val="18"/>
                </w:rPr>
                <w:delText>1</w:delText>
              </w:r>
            </w:del>
          </w:p>
        </w:tc>
        <w:tc>
          <w:tcPr>
            <w:tcW w:w="714" w:type="pct"/>
            <w:vAlign w:val="center"/>
          </w:tcPr>
          <w:p w14:paraId="504D7945" w14:textId="71D92F30" w:rsidR="006547D0" w:rsidRPr="00F1359C" w:rsidDel="00C17602" w:rsidRDefault="005F796C" w:rsidP="006547D0">
            <w:pPr>
              <w:jc w:val="center"/>
              <w:cnfStyle w:val="000000000000" w:firstRow="0" w:lastRow="0" w:firstColumn="0" w:lastColumn="0" w:oddVBand="0" w:evenVBand="0" w:oddHBand="0" w:evenHBand="0" w:firstRowFirstColumn="0" w:firstRowLastColumn="0" w:lastRowFirstColumn="0" w:lastRowLastColumn="0"/>
              <w:rPr>
                <w:del w:id="641" w:author="Gu, Xuelin" w:date="2021-03-11T17:44:00Z"/>
                <w:sz w:val="18"/>
                <w:szCs w:val="18"/>
              </w:rPr>
            </w:pPr>
            <w:del w:id="642" w:author="Gu, Xuelin" w:date="2021-03-11T17:44:00Z">
              <w:r w:rsidRPr="00F1359C" w:rsidDel="00C17602">
                <w:rPr>
                  <w:sz w:val="18"/>
                  <w:szCs w:val="18"/>
                </w:rPr>
                <w:delText>0.225</w:delText>
              </w:r>
            </w:del>
          </w:p>
        </w:tc>
        <w:tc>
          <w:tcPr>
            <w:tcW w:w="714" w:type="pct"/>
            <w:vAlign w:val="center"/>
          </w:tcPr>
          <w:p w14:paraId="47321D5D" w14:textId="3AEEF0DD" w:rsidR="006547D0" w:rsidRPr="00F1359C" w:rsidDel="00C17602" w:rsidRDefault="00DB43AC" w:rsidP="006547D0">
            <w:pPr>
              <w:jc w:val="center"/>
              <w:cnfStyle w:val="000000000000" w:firstRow="0" w:lastRow="0" w:firstColumn="0" w:lastColumn="0" w:oddVBand="0" w:evenVBand="0" w:oddHBand="0" w:evenHBand="0" w:firstRowFirstColumn="0" w:firstRowLastColumn="0" w:lastRowFirstColumn="0" w:lastRowLastColumn="0"/>
              <w:rPr>
                <w:del w:id="643" w:author="Gu, Xuelin" w:date="2021-03-11T17:44:00Z"/>
                <w:sz w:val="18"/>
                <w:szCs w:val="18"/>
              </w:rPr>
            </w:pPr>
            <w:del w:id="644" w:author="Gu, Xuelin" w:date="2021-03-11T17:44:00Z">
              <w:r w:rsidRPr="00F1359C" w:rsidDel="00C17602">
                <w:rPr>
                  <w:sz w:val="18"/>
                  <w:szCs w:val="18"/>
                </w:rPr>
                <w:delText>3.819</w:delText>
              </w:r>
            </w:del>
          </w:p>
        </w:tc>
        <w:tc>
          <w:tcPr>
            <w:tcW w:w="714" w:type="pct"/>
            <w:vAlign w:val="center"/>
          </w:tcPr>
          <w:p w14:paraId="689D55B2" w14:textId="08C417CB" w:rsidR="006547D0" w:rsidRPr="00F1359C" w:rsidDel="00C17602" w:rsidRDefault="005F796C" w:rsidP="006547D0">
            <w:pPr>
              <w:jc w:val="center"/>
              <w:cnfStyle w:val="000000000000" w:firstRow="0" w:lastRow="0" w:firstColumn="0" w:lastColumn="0" w:oddVBand="0" w:evenVBand="0" w:oddHBand="0" w:evenHBand="0" w:firstRowFirstColumn="0" w:firstRowLastColumn="0" w:lastRowFirstColumn="0" w:lastRowLastColumn="0"/>
              <w:rPr>
                <w:del w:id="645" w:author="Gu, Xuelin" w:date="2021-03-11T17:44:00Z"/>
                <w:sz w:val="18"/>
                <w:szCs w:val="18"/>
              </w:rPr>
            </w:pPr>
            <w:del w:id="646" w:author="Gu, Xuelin" w:date="2021-03-11T17:44:00Z">
              <w:r w:rsidRPr="00F1359C" w:rsidDel="00C17602">
                <w:rPr>
                  <w:sz w:val="18"/>
                  <w:szCs w:val="18"/>
                </w:rPr>
                <w:delText>0.579</w:delText>
              </w:r>
            </w:del>
          </w:p>
        </w:tc>
        <w:tc>
          <w:tcPr>
            <w:tcW w:w="714" w:type="pct"/>
            <w:vAlign w:val="center"/>
          </w:tcPr>
          <w:p w14:paraId="76ED707E" w14:textId="3250171A" w:rsidR="006547D0" w:rsidRPr="00F1359C" w:rsidDel="00C17602" w:rsidRDefault="003B2C08" w:rsidP="006547D0">
            <w:pPr>
              <w:jc w:val="center"/>
              <w:cnfStyle w:val="000000000000" w:firstRow="0" w:lastRow="0" w:firstColumn="0" w:lastColumn="0" w:oddVBand="0" w:evenVBand="0" w:oddHBand="0" w:evenHBand="0" w:firstRowFirstColumn="0" w:firstRowLastColumn="0" w:lastRowFirstColumn="0" w:lastRowLastColumn="0"/>
              <w:rPr>
                <w:del w:id="647" w:author="Gu, Xuelin" w:date="2021-03-11T17:44:00Z"/>
                <w:sz w:val="18"/>
                <w:szCs w:val="18"/>
              </w:rPr>
            </w:pPr>
            <w:del w:id="648" w:author="Gu, Xuelin" w:date="2021-03-11T17:44:00Z">
              <w:r w:rsidRPr="00F1359C" w:rsidDel="00C17602">
                <w:rPr>
                  <w:sz w:val="18"/>
                  <w:szCs w:val="18"/>
                </w:rPr>
                <w:delText>-</w:delText>
              </w:r>
            </w:del>
          </w:p>
        </w:tc>
      </w:tr>
      <w:tr w:rsidR="006547D0" w:rsidRPr="00F1359C" w:rsidDel="00C17602" w14:paraId="7E55CFC6" w14:textId="79BA8E1C" w:rsidTr="001F7192">
        <w:trPr>
          <w:cnfStyle w:val="000000100000" w:firstRow="0" w:lastRow="0" w:firstColumn="0" w:lastColumn="0" w:oddVBand="0" w:evenVBand="0" w:oddHBand="1" w:evenHBand="0" w:firstRowFirstColumn="0" w:firstRowLastColumn="0" w:lastRowFirstColumn="0" w:lastRowLastColumn="0"/>
          <w:trHeight w:hRule="exact" w:val="720"/>
          <w:del w:id="649"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35648B36" w:rsidR="006547D0" w:rsidRPr="00F1359C" w:rsidDel="00C17602" w:rsidRDefault="006547D0" w:rsidP="006547D0">
            <w:pPr>
              <w:jc w:val="center"/>
              <w:rPr>
                <w:del w:id="650" w:author="Gu, Xuelin" w:date="2021-03-11T17:44:00Z"/>
                <w:sz w:val="18"/>
                <w:szCs w:val="18"/>
              </w:rPr>
            </w:pPr>
          </w:p>
        </w:tc>
        <w:tc>
          <w:tcPr>
            <w:tcW w:w="714" w:type="pct"/>
            <w:vAlign w:val="center"/>
          </w:tcPr>
          <w:p w14:paraId="08CB6132" w14:textId="46CA63C4" w:rsidR="006547D0" w:rsidRPr="00F1359C" w:rsidDel="00C17602" w:rsidRDefault="006547D0" w:rsidP="006547D0">
            <w:pPr>
              <w:jc w:val="center"/>
              <w:cnfStyle w:val="000000100000" w:firstRow="0" w:lastRow="0" w:firstColumn="0" w:lastColumn="0" w:oddVBand="0" w:evenVBand="0" w:oddHBand="1" w:evenHBand="0" w:firstRowFirstColumn="0" w:firstRowLastColumn="0" w:lastRowFirstColumn="0" w:lastRowLastColumn="0"/>
              <w:rPr>
                <w:del w:id="651" w:author="Gu, Xuelin" w:date="2021-03-11T17:44:00Z"/>
                <w:b/>
                <w:bCs/>
                <w:sz w:val="18"/>
                <w:szCs w:val="18"/>
              </w:rPr>
            </w:pPr>
            <w:del w:id="652" w:author="Gu, Xuelin" w:date="2021-03-11T17:44:00Z">
              <w:r w:rsidRPr="00F1359C" w:rsidDel="00C17602">
                <w:rPr>
                  <w:b/>
                  <w:bCs/>
                  <w:sz w:val="18"/>
                  <w:szCs w:val="18"/>
                </w:rPr>
                <w:delText>Pearson’s correlation coefficient</w:delText>
              </w:r>
              <w:r w:rsidR="00E8232A" w:rsidRPr="00F1359C" w:rsidDel="00C17602">
                <w:rPr>
                  <w:b/>
                  <w:bCs/>
                  <w:sz w:val="18"/>
                  <w:szCs w:val="18"/>
                  <w:vertAlign w:val="superscript"/>
                </w:rPr>
                <w:delText>b</w:delText>
              </w:r>
            </w:del>
          </w:p>
        </w:tc>
        <w:tc>
          <w:tcPr>
            <w:tcW w:w="714" w:type="pct"/>
            <w:vAlign w:val="center"/>
          </w:tcPr>
          <w:p w14:paraId="7D5C7E39" w14:textId="189821AA" w:rsidR="006547D0" w:rsidRPr="00F1359C" w:rsidDel="00C17602" w:rsidRDefault="005F796C" w:rsidP="006547D0">
            <w:pPr>
              <w:jc w:val="center"/>
              <w:cnfStyle w:val="000000100000" w:firstRow="0" w:lastRow="0" w:firstColumn="0" w:lastColumn="0" w:oddVBand="0" w:evenVBand="0" w:oddHBand="1" w:evenHBand="0" w:firstRowFirstColumn="0" w:firstRowLastColumn="0" w:lastRowFirstColumn="0" w:lastRowLastColumn="0"/>
              <w:rPr>
                <w:del w:id="653" w:author="Gu, Xuelin" w:date="2021-03-11T17:44:00Z"/>
                <w:sz w:val="18"/>
                <w:szCs w:val="18"/>
              </w:rPr>
            </w:pPr>
            <w:del w:id="654" w:author="Gu, Xuelin" w:date="2021-03-11T17:44:00Z">
              <w:r w:rsidRPr="00F1359C" w:rsidDel="00C17602">
                <w:rPr>
                  <w:sz w:val="18"/>
                  <w:szCs w:val="18"/>
                </w:rPr>
                <w:delText>1</w:delText>
              </w:r>
            </w:del>
          </w:p>
        </w:tc>
        <w:tc>
          <w:tcPr>
            <w:tcW w:w="714" w:type="pct"/>
            <w:vAlign w:val="center"/>
          </w:tcPr>
          <w:p w14:paraId="60634059" w14:textId="64C6CB0F" w:rsidR="006547D0" w:rsidRPr="00F1359C" w:rsidDel="00C17602" w:rsidRDefault="005F796C" w:rsidP="006547D0">
            <w:pPr>
              <w:jc w:val="center"/>
              <w:cnfStyle w:val="000000100000" w:firstRow="0" w:lastRow="0" w:firstColumn="0" w:lastColumn="0" w:oddVBand="0" w:evenVBand="0" w:oddHBand="1" w:evenHBand="0" w:firstRowFirstColumn="0" w:firstRowLastColumn="0" w:lastRowFirstColumn="0" w:lastRowLastColumn="0"/>
              <w:rPr>
                <w:del w:id="655" w:author="Gu, Xuelin" w:date="2021-03-11T17:44:00Z"/>
                <w:sz w:val="18"/>
                <w:szCs w:val="18"/>
              </w:rPr>
            </w:pPr>
            <w:del w:id="656" w:author="Gu, Xuelin" w:date="2021-03-11T17:44:00Z">
              <w:r w:rsidRPr="00F1359C" w:rsidDel="00C17602">
                <w:rPr>
                  <w:sz w:val="18"/>
                  <w:szCs w:val="18"/>
                </w:rPr>
                <w:delText>0.985</w:delText>
              </w:r>
            </w:del>
          </w:p>
        </w:tc>
        <w:tc>
          <w:tcPr>
            <w:tcW w:w="714" w:type="pct"/>
            <w:vAlign w:val="center"/>
          </w:tcPr>
          <w:p w14:paraId="5AA8890C" w14:textId="06B9FAFF" w:rsidR="006547D0" w:rsidRPr="00F1359C" w:rsidDel="00C17602" w:rsidRDefault="00DB43AC" w:rsidP="006547D0">
            <w:pPr>
              <w:jc w:val="center"/>
              <w:cnfStyle w:val="000000100000" w:firstRow="0" w:lastRow="0" w:firstColumn="0" w:lastColumn="0" w:oddVBand="0" w:evenVBand="0" w:oddHBand="1" w:evenHBand="0" w:firstRowFirstColumn="0" w:firstRowLastColumn="0" w:lastRowFirstColumn="0" w:lastRowLastColumn="0"/>
              <w:rPr>
                <w:del w:id="657" w:author="Gu, Xuelin" w:date="2021-03-11T17:44:00Z"/>
                <w:sz w:val="18"/>
                <w:szCs w:val="18"/>
              </w:rPr>
            </w:pPr>
            <w:del w:id="658" w:author="Gu, Xuelin" w:date="2021-03-11T17:44:00Z">
              <w:r w:rsidRPr="00F1359C" w:rsidDel="00C17602">
                <w:rPr>
                  <w:sz w:val="18"/>
                  <w:szCs w:val="18"/>
                </w:rPr>
                <w:delText>1</w:delText>
              </w:r>
            </w:del>
          </w:p>
        </w:tc>
        <w:tc>
          <w:tcPr>
            <w:tcW w:w="714" w:type="pct"/>
            <w:vAlign w:val="center"/>
          </w:tcPr>
          <w:p w14:paraId="0E9E6EB9" w14:textId="2902BDC4" w:rsidR="006547D0" w:rsidRPr="00F1359C" w:rsidDel="00C17602" w:rsidRDefault="005F796C" w:rsidP="006547D0">
            <w:pPr>
              <w:jc w:val="center"/>
              <w:cnfStyle w:val="000000100000" w:firstRow="0" w:lastRow="0" w:firstColumn="0" w:lastColumn="0" w:oddVBand="0" w:evenVBand="0" w:oddHBand="1" w:evenHBand="0" w:firstRowFirstColumn="0" w:firstRowLastColumn="0" w:lastRowFirstColumn="0" w:lastRowLastColumn="0"/>
              <w:rPr>
                <w:del w:id="659" w:author="Gu, Xuelin" w:date="2021-03-11T17:44:00Z"/>
                <w:sz w:val="18"/>
                <w:szCs w:val="18"/>
              </w:rPr>
            </w:pPr>
            <w:del w:id="660" w:author="Gu, Xuelin" w:date="2021-03-11T17:44:00Z">
              <w:r w:rsidRPr="00F1359C" w:rsidDel="00C17602">
                <w:rPr>
                  <w:sz w:val="18"/>
                  <w:szCs w:val="18"/>
                </w:rPr>
                <w:delText>1</w:delText>
              </w:r>
            </w:del>
          </w:p>
        </w:tc>
        <w:tc>
          <w:tcPr>
            <w:tcW w:w="714" w:type="pct"/>
            <w:vAlign w:val="center"/>
          </w:tcPr>
          <w:p w14:paraId="6F0A6F1E" w14:textId="77BBC67C" w:rsidR="006547D0" w:rsidRPr="00F1359C" w:rsidDel="00C17602" w:rsidRDefault="003B2C08" w:rsidP="006547D0">
            <w:pPr>
              <w:jc w:val="center"/>
              <w:cnfStyle w:val="000000100000" w:firstRow="0" w:lastRow="0" w:firstColumn="0" w:lastColumn="0" w:oddVBand="0" w:evenVBand="0" w:oddHBand="1" w:evenHBand="0" w:firstRowFirstColumn="0" w:firstRowLastColumn="0" w:lastRowFirstColumn="0" w:lastRowLastColumn="0"/>
              <w:rPr>
                <w:del w:id="661" w:author="Gu, Xuelin" w:date="2021-03-11T17:44:00Z"/>
                <w:sz w:val="18"/>
                <w:szCs w:val="18"/>
              </w:rPr>
            </w:pPr>
            <w:del w:id="662" w:author="Gu, Xuelin" w:date="2021-03-11T17:44:00Z">
              <w:r w:rsidRPr="00F1359C" w:rsidDel="00C17602">
                <w:rPr>
                  <w:sz w:val="18"/>
                  <w:szCs w:val="18"/>
                </w:rPr>
                <w:delText>-</w:delText>
              </w:r>
            </w:del>
          </w:p>
        </w:tc>
      </w:tr>
      <w:tr w:rsidR="006547D0" w:rsidRPr="00F1359C" w:rsidDel="00C17602" w14:paraId="042BA313" w14:textId="5CEF05E4" w:rsidTr="001F7192">
        <w:trPr>
          <w:trHeight w:hRule="exact" w:val="720"/>
          <w:del w:id="663"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04EACD2C" w:rsidR="006547D0" w:rsidRPr="00F1359C" w:rsidDel="00C17602" w:rsidRDefault="006547D0" w:rsidP="006547D0">
            <w:pPr>
              <w:jc w:val="center"/>
              <w:rPr>
                <w:del w:id="664" w:author="Gu, Xuelin" w:date="2021-03-11T17:44:00Z"/>
                <w:sz w:val="18"/>
                <w:szCs w:val="18"/>
              </w:rPr>
            </w:pPr>
          </w:p>
        </w:tc>
        <w:tc>
          <w:tcPr>
            <w:tcW w:w="714" w:type="pct"/>
            <w:vAlign w:val="center"/>
          </w:tcPr>
          <w:p w14:paraId="4C32E2C0" w14:textId="43C89C58" w:rsidR="006547D0" w:rsidRPr="00F1359C" w:rsidDel="00C17602" w:rsidRDefault="006547D0" w:rsidP="006547D0">
            <w:pPr>
              <w:jc w:val="center"/>
              <w:cnfStyle w:val="000000000000" w:firstRow="0" w:lastRow="0" w:firstColumn="0" w:lastColumn="0" w:oddVBand="0" w:evenVBand="0" w:oddHBand="0" w:evenHBand="0" w:firstRowFirstColumn="0" w:firstRowLastColumn="0" w:lastRowFirstColumn="0" w:lastRowLastColumn="0"/>
              <w:rPr>
                <w:del w:id="665" w:author="Gu, Xuelin" w:date="2021-03-11T17:44:00Z"/>
                <w:b/>
                <w:bCs/>
                <w:sz w:val="18"/>
                <w:szCs w:val="18"/>
              </w:rPr>
            </w:pPr>
            <w:del w:id="666" w:author="Gu, Xuelin" w:date="2021-03-11T17:44:00Z">
              <w:r w:rsidRPr="00F1359C" w:rsidDel="00C17602">
                <w:rPr>
                  <w:b/>
                  <w:bCs/>
                  <w:sz w:val="18"/>
                  <w:szCs w:val="18"/>
                </w:rPr>
                <w:delText>Lin’s concordance coefficient</w:delText>
              </w:r>
              <w:r w:rsidR="00E8232A" w:rsidRPr="00F1359C" w:rsidDel="00C17602">
                <w:rPr>
                  <w:b/>
                  <w:bCs/>
                  <w:sz w:val="18"/>
                  <w:szCs w:val="18"/>
                  <w:vertAlign w:val="superscript"/>
                </w:rPr>
                <w:delText>b</w:delText>
              </w:r>
            </w:del>
          </w:p>
        </w:tc>
        <w:tc>
          <w:tcPr>
            <w:tcW w:w="714" w:type="pct"/>
            <w:vAlign w:val="center"/>
          </w:tcPr>
          <w:p w14:paraId="5731CFB1" w14:textId="07526723" w:rsidR="006547D0" w:rsidRPr="00F1359C" w:rsidDel="00C17602" w:rsidRDefault="005F796C" w:rsidP="006547D0">
            <w:pPr>
              <w:jc w:val="center"/>
              <w:cnfStyle w:val="000000000000" w:firstRow="0" w:lastRow="0" w:firstColumn="0" w:lastColumn="0" w:oddVBand="0" w:evenVBand="0" w:oddHBand="0" w:evenHBand="0" w:firstRowFirstColumn="0" w:firstRowLastColumn="0" w:lastRowFirstColumn="0" w:lastRowLastColumn="0"/>
              <w:rPr>
                <w:del w:id="667" w:author="Gu, Xuelin" w:date="2021-03-11T17:44:00Z"/>
                <w:sz w:val="18"/>
                <w:szCs w:val="18"/>
              </w:rPr>
            </w:pPr>
            <w:del w:id="668" w:author="Gu, Xuelin" w:date="2021-03-11T17:44:00Z">
              <w:r w:rsidRPr="00F1359C" w:rsidDel="00C17602">
                <w:rPr>
                  <w:sz w:val="18"/>
                  <w:szCs w:val="18"/>
                </w:rPr>
                <w:delText>0.991</w:delText>
              </w:r>
            </w:del>
          </w:p>
        </w:tc>
        <w:tc>
          <w:tcPr>
            <w:tcW w:w="714" w:type="pct"/>
            <w:vAlign w:val="center"/>
          </w:tcPr>
          <w:p w14:paraId="2CF9A161" w14:textId="547FDC83" w:rsidR="006547D0" w:rsidRPr="00F1359C" w:rsidDel="00C17602" w:rsidRDefault="00943F13" w:rsidP="006547D0">
            <w:pPr>
              <w:jc w:val="center"/>
              <w:cnfStyle w:val="000000000000" w:firstRow="0" w:lastRow="0" w:firstColumn="0" w:lastColumn="0" w:oddVBand="0" w:evenVBand="0" w:oddHBand="0" w:evenHBand="0" w:firstRowFirstColumn="0" w:firstRowLastColumn="0" w:lastRowFirstColumn="0" w:lastRowLastColumn="0"/>
              <w:rPr>
                <w:del w:id="669" w:author="Gu, Xuelin" w:date="2021-03-11T17:44:00Z"/>
                <w:sz w:val="18"/>
                <w:szCs w:val="18"/>
              </w:rPr>
            </w:pPr>
            <w:del w:id="670" w:author="Gu, Xuelin" w:date="2021-03-11T17:44:00Z">
              <w:r w:rsidRPr="00F1359C" w:rsidDel="00C17602">
                <w:rPr>
                  <w:sz w:val="18"/>
                  <w:szCs w:val="18"/>
                </w:rPr>
                <w:delText>0.31</w:delText>
              </w:r>
              <w:r w:rsidR="002E1E48" w:rsidRPr="00F1359C" w:rsidDel="00C17602">
                <w:rPr>
                  <w:sz w:val="18"/>
                  <w:szCs w:val="18"/>
                </w:rPr>
                <w:delText>6</w:delText>
              </w:r>
            </w:del>
          </w:p>
        </w:tc>
        <w:tc>
          <w:tcPr>
            <w:tcW w:w="714" w:type="pct"/>
            <w:vAlign w:val="center"/>
          </w:tcPr>
          <w:p w14:paraId="7FB0C52D" w14:textId="564820F2" w:rsidR="006547D0" w:rsidRPr="00F1359C" w:rsidDel="00C17602" w:rsidRDefault="00943F13" w:rsidP="006547D0">
            <w:pPr>
              <w:jc w:val="center"/>
              <w:cnfStyle w:val="000000000000" w:firstRow="0" w:lastRow="0" w:firstColumn="0" w:lastColumn="0" w:oddVBand="0" w:evenVBand="0" w:oddHBand="0" w:evenHBand="0" w:firstRowFirstColumn="0" w:firstRowLastColumn="0" w:lastRowFirstColumn="0" w:lastRowLastColumn="0"/>
              <w:rPr>
                <w:del w:id="671" w:author="Gu, Xuelin" w:date="2021-03-11T17:44:00Z"/>
                <w:sz w:val="18"/>
                <w:szCs w:val="18"/>
              </w:rPr>
            </w:pPr>
            <w:del w:id="672" w:author="Gu, Xuelin" w:date="2021-03-11T17:44:00Z">
              <w:r w:rsidRPr="00F1359C" w:rsidDel="00C17602">
                <w:rPr>
                  <w:sz w:val="18"/>
                  <w:szCs w:val="18"/>
                </w:rPr>
                <w:delText>0.</w:delText>
              </w:r>
              <w:r w:rsidR="00DB43AC" w:rsidRPr="00F1359C" w:rsidDel="00C17602">
                <w:rPr>
                  <w:sz w:val="18"/>
                  <w:szCs w:val="18"/>
                </w:rPr>
                <w:delText>975</w:delText>
              </w:r>
            </w:del>
          </w:p>
        </w:tc>
        <w:tc>
          <w:tcPr>
            <w:tcW w:w="714" w:type="pct"/>
            <w:vAlign w:val="center"/>
          </w:tcPr>
          <w:p w14:paraId="3B893F5E" w14:textId="279883DE" w:rsidR="006547D0" w:rsidRPr="00F1359C" w:rsidDel="00C17602" w:rsidRDefault="00943F13" w:rsidP="006547D0">
            <w:pPr>
              <w:jc w:val="center"/>
              <w:cnfStyle w:val="000000000000" w:firstRow="0" w:lastRow="0" w:firstColumn="0" w:lastColumn="0" w:oddVBand="0" w:evenVBand="0" w:oddHBand="0" w:evenHBand="0" w:firstRowFirstColumn="0" w:firstRowLastColumn="0" w:lastRowFirstColumn="0" w:lastRowLastColumn="0"/>
              <w:rPr>
                <w:del w:id="673" w:author="Gu, Xuelin" w:date="2021-03-11T17:44:00Z"/>
                <w:sz w:val="18"/>
                <w:szCs w:val="18"/>
              </w:rPr>
            </w:pPr>
            <w:del w:id="674" w:author="Gu, Xuelin" w:date="2021-03-11T17:44:00Z">
              <w:r w:rsidRPr="00F1359C" w:rsidDel="00C17602">
                <w:rPr>
                  <w:sz w:val="18"/>
                  <w:szCs w:val="18"/>
                </w:rPr>
                <w:delText>0.965</w:delText>
              </w:r>
            </w:del>
          </w:p>
        </w:tc>
        <w:tc>
          <w:tcPr>
            <w:tcW w:w="714" w:type="pct"/>
            <w:vAlign w:val="center"/>
          </w:tcPr>
          <w:p w14:paraId="1B50C1E8" w14:textId="3FB34F1E" w:rsidR="006547D0" w:rsidRPr="00F1359C" w:rsidDel="00C17602" w:rsidRDefault="003B2C08" w:rsidP="006547D0">
            <w:pPr>
              <w:jc w:val="center"/>
              <w:cnfStyle w:val="000000000000" w:firstRow="0" w:lastRow="0" w:firstColumn="0" w:lastColumn="0" w:oddVBand="0" w:evenVBand="0" w:oddHBand="0" w:evenHBand="0" w:firstRowFirstColumn="0" w:firstRowLastColumn="0" w:lastRowFirstColumn="0" w:lastRowLastColumn="0"/>
              <w:rPr>
                <w:del w:id="675" w:author="Gu, Xuelin" w:date="2021-03-11T17:44:00Z"/>
                <w:sz w:val="18"/>
                <w:szCs w:val="18"/>
              </w:rPr>
            </w:pPr>
            <w:del w:id="676" w:author="Gu, Xuelin" w:date="2021-03-11T17:44:00Z">
              <w:r w:rsidRPr="00F1359C" w:rsidDel="00C17602">
                <w:rPr>
                  <w:sz w:val="18"/>
                  <w:szCs w:val="18"/>
                </w:rPr>
                <w:delText>-</w:delText>
              </w:r>
            </w:del>
          </w:p>
        </w:tc>
      </w:tr>
      <w:tr w:rsidR="006547D0" w:rsidRPr="00F1359C" w:rsidDel="00C17602" w14:paraId="35B875D1" w14:textId="4042DD09" w:rsidTr="001F7192">
        <w:trPr>
          <w:cnfStyle w:val="000000100000" w:firstRow="0" w:lastRow="0" w:firstColumn="0" w:lastColumn="0" w:oddVBand="0" w:evenVBand="0" w:oddHBand="1" w:evenHBand="0" w:firstRowFirstColumn="0" w:firstRowLastColumn="0" w:lastRowFirstColumn="0" w:lastRowLastColumn="0"/>
          <w:trHeight w:hRule="exact" w:val="720"/>
          <w:del w:id="677"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22BE09CC" w:rsidR="006547D0" w:rsidRPr="00F1359C" w:rsidDel="00C17602" w:rsidRDefault="006547D0" w:rsidP="006547D0">
            <w:pPr>
              <w:jc w:val="center"/>
              <w:rPr>
                <w:del w:id="678" w:author="Gu, Xuelin" w:date="2021-03-11T17:44:00Z"/>
                <w:sz w:val="18"/>
                <w:szCs w:val="18"/>
              </w:rPr>
            </w:pPr>
            <w:del w:id="679" w:author="Gu, Xuelin" w:date="2021-03-11T17:44:00Z">
              <w:r w:rsidRPr="00F1359C" w:rsidDel="00C17602">
                <w:rPr>
                  <w:sz w:val="18"/>
                  <w:szCs w:val="18"/>
                </w:rPr>
                <w:delText>Cumulative deaths</w:delText>
              </w:r>
            </w:del>
          </w:p>
        </w:tc>
        <w:tc>
          <w:tcPr>
            <w:tcW w:w="714" w:type="pct"/>
            <w:vAlign w:val="center"/>
          </w:tcPr>
          <w:p w14:paraId="5626944F" w14:textId="2D961187" w:rsidR="006547D0" w:rsidRPr="00F1359C" w:rsidDel="00C17602" w:rsidRDefault="001C7FEC" w:rsidP="006547D0">
            <w:pPr>
              <w:jc w:val="center"/>
              <w:cnfStyle w:val="000000100000" w:firstRow="0" w:lastRow="0" w:firstColumn="0" w:lastColumn="0" w:oddVBand="0" w:evenVBand="0" w:oddHBand="1" w:evenHBand="0" w:firstRowFirstColumn="0" w:firstRowLastColumn="0" w:lastRowFirstColumn="0" w:lastRowLastColumn="0"/>
              <w:rPr>
                <w:del w:id="680" w:author="Gu, Xuelin" w:date="2021-03-11T17:44:00Z"/>
                <w:b/>
                <w:bCs/>
                <w:sz w:val="18"/>
                <w:szCs w:val="18"/>
              </w:rPr>
            </w:pPr>
            <w:del w:id="681" w:author="Gu, Xuelin" w:date="2021-03-11T17:44:00Z">
              <w:r w:rsidRPr="00F1359C" w:rsidDel="00C17602">
                <w:rPr>
                  <w:b/>
                  <w:bCs/>
                  <w:sz w:val="18"/>
                  <w:szCs w:val="18"/>
                </w:rPr>
                <w:delText>Rel-</w:delText>
              </w:r>
              <w:r w:rsidR="006547D0" w:rsidRPr="00F1359C" w:rsidDel="00C17602">
                <w:rPr>
                  <w:b/>
                  <w:bCs/>
                  <w:sz w:val="18"/>
                  <w:szCs w:val="18"/>
                </w:rPr>
                <w:delText>MSPE</w:delText>
              </w:r>
              <w:r w:rsidR="00E8232A" w:rsidRPr="00F1359C" w:rsidDel="00C17602">
                <w:rPr>
                  <w:b/>
                  <w:bCs/>
                  <w:sz w:val="18"/>
                  <w:szCs w:val="18"/>
                  <w:vertAlign w:val="superscript"/>
                </w:rPr>
                <w:delText>c</w:delText>
              </w:r>
            </w:del>
          </w:p>
        </w:tc>
        <w:tc>
          <w:tcPr>
            <w:tcW w:w="714" w:type="pct"/>
            <w:vAlign w:val="center"/>
          </w:tcPr>
          <w:p w14:paraId="21148A1F" w14:textId="20FBEA43" w:rsidR="006547D0" w:rsidRPr="00F1359C" w:rsidDel="00C17602" w:rsidRDefault="00035317" w:rsidP="006547D0">
            <w:pPr>
              <w:jc w:val="center"/>
              <w:cnfStyle w:val="000000100000" w:firstRow="0" w:lastRow="0" w:firstColumn="0" w:lastColumn="0" w:oddVBand="0" w:evenVBand="0" w:oddHBand="1" w:evenHBand="0" w:firstRowFirstColumn="0" w:firstRowLastColumn="0" w:lastRowFirstColumn="0" w:lastRowLastColumn="0"/>
              <w:rPr>
                <w:del w:id="682" w:author="Gu, Xuelin" w:date="2021-03-11T17:44:00Z"/>
                <w:sz w:val="18"/>
                <w:szCs w:val="18"/>
              </w:rPr>
            </w:pPr>
            <w:del w:id="683" w:author="Gu, Xuelin" w:date="2021-03-11T17:44:00Z">
              <w:r w:rsidRPr="00F1359C" w:rsidDel="00C17602">
                <w:rPr>
                  <w:sz w:val="18"/>
                  <w:szCs w:val="18"/>
                </w:rPr>
                <w:delText>-</w:delText>
              </w:r>
            </w:del>
          </w:p>
        </w:tc>
        <w:tc>
          <w:tcPr>
            <w:tcW w:w="714" w:type="pct"/>
            <w:vAlign w:val="center"/>
          </w:tcPr>
          <w:p w14:paraId="2C037E8F" w14:textId="4CD26686" w:rsidR="006547D0" w:rsidRPr="00F1359C" w:rsidDel="00C17602" w:rsidRDefault="00C008D5" w:rsidP="006547D0">
            <w:pPr>
              <w:jc w:val="center"/>
              <w:cnfStyle w:val="000000100000" w:firstRow="0" w:lastRow="0" w:firstColumn="0" w:lastColumn="0" w:oddVBand="0" w:evenVBand="0" w:oddHBand="1" w:evenHBand="0" w:firstRowFirstColumn="0" w:firstRowLastColumn="0" w:lastRowFirstColumn="0" w:lastRowLastColumn="0"/>
              <w:rPr>
                <w:del w:id="684" w:author="Gu, Xuelin" w:date="2021-03-11T17:44:00Z"/>
                <w:sz w:val="18"/>
                <w:szCs w:val="18"/>
              </w:rPr>
            </w:pPr>
            <w:del w:id="685" w:author="Gu, Xuelin" w:date="2021-03-11T17:44:00Z">
              <w:r w:rsidRPr="00F1359C" w:rsidDel="00C17602">
                <w:rPr>
                  <w:sz w:val="18"/>
                  <w:szCs w:val="18"/>
                </w:rPr>
                <w:delText>1</w:delText>
              </w:r>
            </w:del>
          </w:p>
        </w:tc>
        <w:tc>
          <w:tcPr>
            <w:tcW w:w="714" w:type="pct"/>
            <w:vAlign w:val="center"/>
          </w:tcPr>
          <w:p w14:paraId="1D1B0FBD" w14:textId="1BF0B4B6" w:rsidR="006547D0" w:rsidRPr="00F1359C" w:rsidDel="00C17602" w:rsidRDefault="00693C2A" w:rsidP="006547D0">
            <w:pPr>
              <w:jc w:val="center"/>
              <w:cnfStyle w:val="000000100000" w:firstRow="0" w:lastRow="0" w:firstColumn="0" w:lastColumn="0" w:oddVBand="0" w:evenVBand="0" w:oddHBand="1" w:evenHBand="0" w:firstRowFirstColumn="0" w:firstRowLastColumn="0" w:lastRowFirstColumn="0" w:lastRowLastColumn="0"/>
              <w:rPr>
                <w:del w:id="686" w:author="Gu, Xuelin" w:date="2021-03-11T17:44:00Z"/>
                <w:sz w:val="18"/>
                <w:szCs w:val="18"/>
              </w:rPr>
            </w:pPr>
            <w:del w:id="687" w:author="Gu, Xuelin" w:date="2021-03-11T17:44:00Z">
              <w:r w:rsidRPr="00F1359C" w:rsidDel="00C17602">
                <w:rPr>
                  <w:sz w:val="18"/>
                  <w:szCs w:val="18"/>
                </w:rPr>
                <w:delText>-</w:delText>
              </w:r>
            </w:del>
          </w:p>
        </w:tc>
        <w:tc>
          <w:tcPr>
            <w:tcW w:w="714" w:type="pct"/>
            <w:vAlign w:val="center"/>
          </w:tcPr>
          <w:p w14:paraId="32378CB1" w14:textId="5C4076B2" w:rsidR="006547D0" w:rsidRPr="00F1359C" w:rsidDel="00C17602" w:rsidRDefault="00943F13" w:rsidP="006547D0">
            <w:pPr>
              <w:jc w:val="center"/>
              <w:cnfStyle w:val="000000100000" w:firstRow="0" w:lastRow="0" w:firstColumn="0" w:lastColumn="0" w:oddVBand="0" w:evenVBand="0" w:oddHBand="1" w:evenHBand="0" w:firstRowFirstColumn="0" w:firstRowLastColumn="0" w:lastRowFirstColumn="0" w:lastRowLastColumn="0"/>
              <w:rPr>
                <w:del w:id="688" w:author="Gu, Xuelin" w:date="2021-03-11T17:44:00Z"/>
                <w:sz w:val="18"/>
                <w:szCs w:val="18"/>
              </w:rPr>
            </w:pPr>
            <w:del w:id="689" w:author="Gu, Xuelin" w:date="2021-03-11T17:44:00Z">
              <w:r w:rsidRPr="00F1359C" w:rsidDel="00C17602">
                <w:rPr>
                  <w:sz w:val="18"/>
                  <w:szCs w:val="18"/>
                </w:rPr>
                <w:delText>7.605</w:delText>
              </w:r>
            </w:del>
          </w:p>
        </w:tc>
        <w:tc>
          <w:tcPr>
            <w:tcW w:w="714" w:type="pct"/>
            <w:vAlign w:val="center"/>
          </w:tcPr>
          <w:p w14:paraId="181D43A3" w14:textId="66BB734A" w:rsidR="006547D0" w:rsidRPr="00F1359C" w:rsidDel="00C17602" w:rsidRDefault="000953B3" w:rsidP="006547D0">
            <w:pPr>
              <w:jc w:val="center"/>
              <w:cnfStyle w:val="000000100000" w:firstRow="0" w:lastRow="0" w:firstColumn="0" w:lastColumn="0" w:oddVBand="0" w:evenVBand="0" w:oddHBand="1" w:evenHBand="0" w:firstRowFirstColumn="0" w:firstRowLastColumn="0" w:lastRowFirstColumn="0" w:lastRowLastColumn="0"/>
              <w:rPr>
                <w:del w:id="690" w:author="Gu, Xuelin" w:date="2021-03-11T17:44:00Z"/>
                <w:sz w:val="18"/>
                <w:szCs w:val="18"/>
              </w:rPr>
            </w:pPr>
            <w:del w:id="691" w:author="Gu, Xuelin" w:date="2021-03-11T17:44:00Z">
              <w:r w:rsidRPr="00F1359C" w:rsidDel="00C17602">
                <w:rPr>
                  <w:sz w:val="18"/>
                  <w:szCs w:val="18"/>
                </w:rPr>
                <w:delText>-</w:delText>
              </w:r>
            </w:del>
          </w:p>
        </w:tc>
      </w:tr>
      <w:tr w:rsidR="006547D0" w:rsidRPr="00F1359C" w:rsidDel="00C17602" w14:paraId="255CB3C6" w14:textId="5EE25D93" w:rsidTr="001F7192">
        <w:trPr>
          <w:trHeight w:hRule="exact" w:val="720"/>
          <w:del w:id="692"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60268579" w:rsidR="006547D0" w:rsidRPr="00F1359C" w:rsidDel="00C17602" w:rsidRDefault="006547D0" w:rsidP="006547D0">
            <w:pPr>
              <w:jc w:val="center"/>
              <w:rPr>
                <w:del w:id="693" w:author="Gu, Xuelin" w:date="2021-03-11T17:44:00Z"/>
                <w:sz w:val="18"/>
                <w:szCs w:val="18"/>
              </w:rPr>
            </w:pPr>
          </w:p>
        </w:tc>
        <w:tc>
          <w:tcPr>
            <w:tcW w:w="714" w:type="pct"/>
            <w:vAlign w:val="center"/>
          </w:tcPr>
          <w:p w14:paraId="3136DC95" w14:textId="7F3AB17D" w:rsidR="006547D0" w:rsidRPr="00F1359C" w:rsidDel="00C17602" w:rsidRDefault="006547D0" w:rsidP="006547D0">
            <w:pPr>
              <w:jc w:val="center"/>
              <w:cnfStyle w:val="000000000000" w:firstRow="0" w:lastRow="0" w:firstColumn="0" w:lastColumn="0" w:oddVBand="0" w:evenVBand="0" w:oddHBand="0" w:evenHBand="0" w:firstRowFirstColumn="0" w:firstRowLastColumn="0" w:lastRowFirstColumn="0" w:lastRowLastColumn="0"/>
              <w:rPr>
                <w:del w:id="694" w:author="Gu, Xuelin" w:date="2021-03-11T17:44:00Z"/>
                <w:b/>
                <w:bCs/>
                <w:sz w:val="18"/>
                <w:szCs w:val="18"/>
              </w:rPr>
            </w:pPr>
            <w:del w:id="695" w:author="Gu, Xuelin" w:date="2021-03-11T17:44:00Z">
              <w:r w:rsidRPr="00F1359C" w:rsidDel="00C17602">
                <w:rPr>
                  <w:b/>
                  <w:bCs/>
                  <w:sz w:val="18"/>
                  <w:szCs w:val="18"/>
                </w:rPr>
                <w:delText>Pearson’s correlation coefficient</w:delText>
              </w:r>
              <w:r w:rsidR="00E8232A" w:rsidRPr="00F1359C" w:rsidDel="00C17602">
                <w:rPr>
                  <w:b/>
                  <w:bCs/>
                  <w:sz w:val="18"/>
                  <w:szCs w:val="18"/>
                  <w:vertAlign w:val="superscript"/>
                </w:rPr>
                <w:delText>d</w:delText>
              </w:r>
            </w:del>
          </w:p>
        </w:tc>
        <w:tc>
          <w:tcPr>
            <w:tcW w:w="714" w:type="pct"/>
            <w:vAlign w:val="center"/>
          </w:tcPr>
          <w:p w14:paraId="20B904FE" w14:textId="7518163B" w:rsidR="006547D0" w:rsidRPr="00F1359C" w:rsidDel="00C17602" w:rsidRDefault="00035317" w:rsidP="006547D0">
            <w:pPr>
              <w:jc w:val="center"/>
              <w:cnfStyle w:val="000000000000" w:firstRow="0" w:lastRow="0" w:firstColumn="0" w:lastColumn="0" w:oddVBand="0" w:evenVBand="0" w:oddHBand="0" w:evenHBand="0" w:firstRowFirstColumn="0" w:firstRowLastColumn="0" w:lastRowFirstColumn="0" w:lastRowLastColumn="0"/>
              <w:rPr>
                <w:del w:id="696" w:author="Gu, Xuelin" w:date="2021-03-11T17:44:00Z"/>
                <w:sz w:val="18"/>
                <w:szCs w:val="18"/>
              </w:rPr>
            </w:pPr>
            <w:del w:id="697" w:author="Gu, Xuelin" w:date="2021-03-11T17:44:00Z">
              <w:r w:rsidRPr="00F1359C" w:rsidDel="00C17602">
                <w:rPr>
                  <w:sz w:val="18"/>
                  <w:szCs w:val="18"/>
                </w:rPr>
                <w:delText>-</w:delText>
              </w:r>
            </w:del>
          </w:p>
        </w:tc>
        <w:tc>
          <w:tcPr>
            <w:tcW w:w="714" w:type="pct"/>
            <w:vAlign w:val="center"/>
          </w:tcPr>
          <w:p w14:paraId="7501407A" w14:textId="4E0C6F3D" w:rsidR="006547D0" w:rsidRPr="00F1359C" w:rsidDel="00C17602" w:rsidRDefault="00943F13" w:rsidP="006547D0">
            <w:pPr>
              <w:jc w:val="center"/>
              <w:cnfStyle w:val="000000000000" w:firstRow="0" w:lastRow="0" w:firstColumn="0" w:lastColumn="0" w:oddVBand="0" w:evenVBand="0" w:oddHBand="0" w:evenHBand="0" w:firstRowFirstColumn="0" w:firstRowLastColumn="0" w:lastRowFirstColumn="0" w:lastRowLastColumn="0"/>
              <w:rPr>
                <w:del w:id="698" w:author="Gu, Xuelin" w:date="2021-03-11T17:44:00Z"/>
                <w:sz w:val="18"/>
                <w:szCs w:val="18"/>
              </w:rPr>
            </w:pPr>
            <w:del w:id="699" w:author="Gu, Xuelin" w:date="2021-03-11T17:44:00Z">
              <w:r w:rsidRPr="00F1359C" w:rsidDel="00C17602">
                <w:rPr>
                  <w:sz w:val="18"/>
                  <w:szCs w:val="18"/>
                </w:rPr>
                <w:delText>0.978</w:delText>
              </w:r>
            </w:del>
          </w:p>
        </w:tc>
        <w:tc>
          <w:tcPr>
            <w:tcW w:w="714" w:type="pct"/>
            <w:vAlign w:val="center"/>
          </w:tcPr>
          <w:p w14:paraId="4C13735B" w14:textId="7FAD398D" w:rsidR="006547D0" w:rsidRPr="00F1359C" w:rsidDel="00C17602" w:rsidRDefault="00693C2A" w:rsidP="006547D0">
            <w:pPr>
              <w:jc w:val="center"/>
              <w:cnfStyle w:val="000000000000" w:firstRow="0" w:lastRow="0" w:firstColumn="0" w:lastColumn="0" w:oddVBand="0" w:evenVBand="0" w:oddHBand="0" w:evenHBand="0" w:firstRowFirstColumn="0" w:firstRowLastColumn="0" w:lastRowFirstColumn="0" w:lastRowLastColumn="0"/>
              <w:rPr>
                <w:del w:id="700" w:author="Gu, Xuelin" w:date="2021-03-11T17:44:00Z"/>
                <w:sz w:val="18"/>
                <w:szCs w:val="18"/>
              </w:rPr>
            </w:pPr>
            <w:del w:id="701" w:author="Gu, Xuelin" w:date="2021-03-11T17:44:00Z">
              <w:r w:rsidRPr="00F1359C" w:rsidDel="00C17602">
                <w:rPr>
                  <w:sz w:val="18"/>
                  <w:szCs w:val="18"/>
                </w:rPr>
                <w:delText>-</w:delText>
              </w:r>
            </w:del>
          </w:p>
        </w:tc>
        <w:tc>
          <w:tcPr>
            <w:tcW w:w="714" w:type="pct"/>
            <w:vAlign w:val="center"/>
          </w:tcPr>
          <w:p w14:paraId="213D4300" w14:textId="3168BACC" w:rsidR="006547D0" w:rsidRPr="00F1359C" w:rsidDel="00C17602" w:rsidRDefault="00943F13" w:rsidP="006547D0">
            <w:pPr>
              <w:jc w:val="center"/>
              <w:cnfStyle w:val="000000000000" w:firstRow="0" w:lastRow="0" w:firstColumn="0" w:lastColumn="0" w:oddVBand="0" w:evenVBand="0" w:oddHBand="0" w:evenHBand="0" w:firstRowFirstColumn="0" w:firstRowLastColumn="0" w:lastRowFirstColumn="0" w:lastRowLastColumn="0"/>
              <w:rPr>
                <w:del w:id="702" w:author="Gu, Xuelin" w:date="2021-03-11T17:44:00Z"/>
                <w:sz w:val="18"/>
                <w:szCs w:val="18"/>
              </w:rPr>
            </w:pPr>
            <w:del w:id="703" w:author="Gu, Xuelin" w:date="2021-03-11T17:44:00Z">
              <w:r w:rsidRPr="00F1359C" w:rsidDel="00C17602">
                <w:rPr>
                  <w:sz w:val="18"/>
                  <w:szCs w:val="18"/>
                </w:rPr>
                <w:delText>0.999</w:delText>
              </w:r>
            </w:del>
          </w:p>
        </w:tc>
        <w:tc>
          <w:tcPr>
            <w:tcW w:w="714" w:type="pct"/>
            <w:vAlign w:val="center"/>
          </w:tcPr>
          <w:p w14:paraId="464021C7" w14:textId="4A4BF427" w:rsidR="006547D0" w:rsidRPr="00F1359C" w:rsidDel="00C17602" w:rsidRDefault="000953B3" w:rsidP="006547D0">
            <w:pPr>
              <w:jc w:val="center"/>
              <w:cnfStyle w:val="000000000000" w:firstRow="0" w:lastRow="0" w:firstColumn="0" w:lastColumn="0" w:oddVBand="0" w:evenVBand="0" w:oddHBand="0" w:evenHBand="0" w:firstRowFirstColumn="0" w:firstRowLastColumn="0" w:lastRowFirstColumn="0" w:lastRowLastColumn="0"/>
              <w:rPr>
                <w:del w:id="704" w:author="Gu, Xuelin" w:date="2021-03-11T17:44:00Z"/>
                <w:sz w:val="18"/>
                <w:szCs w:val="18"/>
              </w:rPr>
            </w:pPr>
            <w:del w:id="705" w:author="Gu, Xuelin" w:date="2021-03-11T17:44:00Z">
              <w:r w:rsidRPr="00F1359C" w:rsidDel="00C17602">
                <w:rPr>
                  <w:sz w:val="18"/>
                  <w:szCs w:val="18"/>
                </w:rPr>
                <w:delText>-</w:delText>
              </w:r>
            </w:del>
          </w:p>
        </w:tc>
      </w:tr>
      <w:tr w:rsidR="006547D0" w:rsidRPr="00F1359C" w:rsidDel="00C17602" w14:paraId="410BF6E5" w14:textId="52476B44" w:rsidTr="001F7192">
        <w:trPr>
          <w:cnfStyle w:val="000000100000" w:firstRow="0" w:lastRow="0" w:firstColumn="0" w:lastColumn="0" w:oddVBand="0" w:evenVBand="0" w:oddHBand="1" w:evenHBand="0" w:firstRowFirstColumn="0" w:firstRowLastColumn="0" w:lastRowFirstColumn="0" w:lastRowLastColumn="0"/>
          <w:trHeight w:hRule="exact" w:val="720"/>
          <w:del w:id="706" w:author="Gu, Xuelin" w:date="2021-03-11T17:44:00Z"/>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2D2CAF57" w:rsidR="006547D0" w:rsidRPr="00F1359C" w:rsidDel="00C17602" w:rsidRDefault="006547D0" w:rsidP="006547D0">
            <w:pPr>
              <w:jc w:val="center"/>
              <w:rPr>
                <w:del w:id="707" w:author="Gu, Xuelin" w:date="2021-03-11T17:44:00Z"/>
                <w:sz w:val="18"/>
                <w:szCs w:val="18"/>
              </w:rPr>
            </w:pPr>
          </w:p>
        </w:tc>
        <w:tc>
          <w:tcPr>
            <w:tcW w:w="714" w:type="pct"/>
            <w:vAlign w:val="center"/>
          </w:tcPr>
          <w:p w14:paraId="19E02F0C" w14:textId="366C4C9A" w:rsidR="006547D0" w:rsidRPr="00F1359C" w:rsidDel="00C17602" w:rsidRDefault="006547D0" w:rsidP="006547D0">
            <w:pPr>
              <w:jc w:val="center"/>
              <w:cnfStyle w:val="000000100000" w:firstRow="0" w:lastRow="0" w:firstColumn="0" w:lastColumn="0" w:oddVBand="0" w:evenVBand="0" w:oddHBand="1" w:evenHBand="0" w:firstRowFirstColumn="0" w:firstRowLastColumn="0" w:lastRowFirstColumn="0" w:lastRowLastColumn="0"/>
              <w:rPr>
                <w:del w:id="708" w:author="Gu, Xuelin" w:date="2021-03-11T17:44:00Z"/>
                <w:b/>
                <w:bCs/>
                <w:sz w:val="18"/>
                <w:szCs w:val="18"/>
              </w:rPr>
            </w:pPr>
            <w:del w:id="709" w:author="Gu, Xuelin" w:date="2021-03-11T17:44:00Z">
              <w:r w:rsidRPr="00F1359C" w:rsidDel="00C17602">
                <w:rPr>
                  <w:b/>
                  <w:bCs/>
                  <w:sz w:val="18"/>
                  <w:szCs w:val="18"/>
                </w:rPr>
                <w:delText>Lin’s concordance coefficient</w:delText>
              </w:r>
              <w:r w:rsidR="00E8232A" w:rsidRPr="00F1359C" w:rsidDel="00C17602">
                <w:rPr>
                  <w:b/>
                  <w:bCs/>
                  <w:sz w:val="18"/>
                  <w:szCs w:val="18"/>
                  <w:vertAlign w:val="superscript"/>
                </w:rPr>
                <w:delText>d</w:delText>
              </w:r>
            </w:del>
          </w:p>
        </w:tc>
        <w:tc>
          <w:tcPr>
            <w:tcW w:w="714" w:type="pct"/>
            <w:vAlign w:val="center"/>
          </w:tcPr>
          <w:p w14:paraId="48799622" w14:textId="2C08DE0B" w:rsidR="006547D0" w:rsidRPr="00F1359C" w:rsidDel="00C17602" w:rsidRDefault="00035317" w:rsidP="006547D0">
            <w:pPr>
              <w:jc w:val="center"/>
              <w:cnfStyle w:val="000000100000" w:firstRow="0" w:lastRow="0" w:firstColumn="0" w:lastColumn="0" w:oddVBand="0" w:evenVBand="0" w:oddHBand="1" w:evenHBand="0" w:firstRowFirstColumn="0" w:firstRowLastColumn="0" w:lastRowFirstColumn="0" w:lastRowLastColumn="0"/>
              <w:rPr>
                <w:del w:id="710" w:author="Gu, Xuelin" w:date="2021-03-11T17:44:00Z"/>
                <w:sz w:val="18"/>
                <w:szCs w:val="18"/>
              </w:rPr>
            </w:pPr>
            <w:del w:id="711" w:author="Gu, Xuelin" w:date="2021-03-11T17:44:00Z">
              <w:r w:rsidRPr="00F1359C" w:rsidDel="00C17602">
                <w:rPr>
                  <w:sz w:val="18"/>
                  <w:szCs w:val="18"/>
                </w:rPr>
                <w:delText>-</w:delText>
              </w:r>
            </w:del>
          </w:p>
        </w:tc>
        <w:tc>
          <w:tcPr>
            <w:tcW w:w="714" w:type="pct"/>
            <w:vAlign w:val="center"/>
          </w:tcPr>
          <w:p w14:paraId="7B8167B8" w14:textId="5452F501" w:rsidR="006547D0" w:rsidRPr="00F1359C" w:rsidDel="00C17602" w:rsidRDefault="00943F13" w:rsidP="006547D0">
            <w:pPr>
              <w:jc w:val="center"/>
              <w:cnfStyle w:val="000000100000" w:firstRow="0" w:lastRow="0" w:firstColumn="0" w:lastColumn="0" w:oddVBand="0" w:evenVBand="0" w:oddHBand="1" w:evenHBand="0" w:firstRowFirstColumn="0" w:firstRowLastColumn="0" w:lastRowFirstColumn="0" w:lastRowLastColumn="0"/>
              <w:rPr>
                <w:del w:id="712" w:author="Gu, Xuelin" w:date="2021-03-11T17:44:00Z"/>
                <w:sz w:val="18"/>
                <w:szCs w:val="18"/>
              </w:rPr>
            </w:pPr>
            <w:del w:id="713" w:author="Gu, Xuelin" w:date="2021-03-11T17:44:00Z">
              <w:r w:rsidRPr="00F1359C" w:rsidDel="00C17602">
                <w:rPr>
                  <w:sz w:val="18"/>
                  <w:szCs w:val="18"/>
                </w:rPr>
                <w:delText>0.206</w:delText>
              </w:r>
            </w:del>
          </w:p>
        </w:tc>
        <w:tc>
          <w:tcPr>
            <w:tcW w:w="714" w:type="pct"/>
            <w:vAlign w:val="center"/>
          </w:tcPr>
          <w:p w14:paraId="2E750816" w14:textId="1C2CF56D" w:rsidR="006547D0" w:rsidRPr="00F1359C" w:rsidDel="00C17602" w:rsidRDefault="00693C2A" w:rsidP="006547D0">
            <w:pPr>
              <w:jc w:val="center"/>
              <w:cnfStyle w:val="000000100000" w:firstRow="0" w:lastRow="0" w:firstColumn="0" w:lastColumn="0" w:oddVBand="0" w:evenVBand="0" w:oddHBand="1" w:evenHBand="0" w:firstRowFirstColumn="0" w:firstRowLastColumn="0" w:lastRowFirstColumn="0" w:lastRowLastColumn="0"/>
              <w:rPr>
                <w:del w:id="714" w:author="Gu, Xuelin" w:date="2021-03-11T17:44:00Z"/>
                <w:sz w:val="18"/>
                <w:szCs w:val="18"/>
              </w:rPr>
            </w:pPr>
            <w:del w:id="715" w:author="Gu, Xuelin" w:date="2021-03-11T17:44:00Z">
              <w:r w:rsidRPr="00F1359C" w:rsidDel="00C17602">
                <w:rPr>
                  <w:sz w:val="18"/>
                  <w:szCs w:val="18"/>
                </w:rPr>
                <w:delText>-</w:delText>
              </w:r>
            </w:del>
          </w:p>
        </w:tc>
        <w:tc>
          <w:tcPr>
            <w:tcW w:w="714" w:type="pct"/>
            <w:vAlign w:val="center"/>
          </w:tcPr>
          <w:p w14:paraId="5AC412C6" w14:textId="6249E81A" w:rsidR="006547D0" w:rsidRPr="00F1359C" w:rsidDel="00C17602" w:rsidRDefault="00943F13" w:rsidP="006547D0">
            <w:pPr>
              <w:jc w:val="center"/>
              <w:cnfStyle w:val="000000100000" w:firstRow="0" w:lastRow="0" w:firstColumn="0" w:lastColumn="0" w:oddVBand="0" w:evenVBand="0" w:oddHBand="1" w:evenHBand="0" w:firstRowFirstColumn="0" w:firstRowLastColumn="0" w:lastRowFirstColumn="0" w:lastRowLastColumn="0"/>
              <w:rPr>
                <w:del w:id="716" w:author="Gu, Xuelin" w:date="2021-03-11T17:44:00Z"/>
                <w:sz w:val="18"/>
                <w:szCs w:val="18"/>
              </w:rPr>
            </w:pPr>
            <w:del w:id="717" w:author="Gu, Xuelin" w:date="2021-03-11T17:44:00Z">
              <w:r w:rsidRPr="00F1359C" w:rsidDel="00C17602">
                <w:rPr>
                  <w:sz w:val="18"/>
                  <w:szCs w:val="18"/>
                </w:rPr>
                <w:delText>0.742</w:delText>
              </w:r>
            </w:del>
          </w:p>
        </w:tc>
        <w:tc>
          <w:tcPr>
            <w:tcW w:w="714" w:type="pct"/>
            <w:vAlign w:val="center"/>
          </w:tcPr>
          <w:p w14:paraId="2F112D84" w14:textId="44D59F27" w:rsidR="006547D0" w:rsidRPr="00F1359C" w:rsidDel="00C17602" w:rsidRDefault="000953B3" w:rsidP="00CA49D5">
            <w:pPr>
              <w:keepNext/>
              <w:jc w:val="center"/>
              <w:cnfStyle w:val="000000100000" w:firstRow="0" w:lastRow="0" w:firstColumn="0" w:lastColumn="0" w:oddVBand="0" w:evenVBand="0" w:oddHBand="1" w:evenHBand="0" w:firstRowFirstColumn="0" w:firstRowLastColumn="0" w:lastRowFirstColumn="0" w:lastRowLastColumn="0"/>
              <w:rPr>
                <w:del w:id="718" w:author="Gu, Xuelin" w:date="2021-03-11T17:44:00Z"/>
                <w:sz w:val="18"/>
                <w:szCs w:val="18"/>
              </w:rPr>
            </w:pPr>
            <w:del w:id="719" w:author="Gu, Xuelin" w:date="2021-03-11T17:44:00Z">
              <w:r w:rsidRPr="00F1359C" w:rsidDel="00C17602">
                <w:rPr>
                  <w:sz w:val="18"/>
                  <w:szCs w:val="18"/>
                </w:rPr>
                <w:delText>-</w:delText>
              </w:r>
            </w:del>
          </w:p>
        </w:tc>
      </w:tr>
    </w:tbl>
    <w:p w14:paraId="7234A0EF" w14:textId="18EAF037" w:rsidR="003F4515" w:rsidDel="00C17602" w:rsidRDefault="003F4515" w:rsidP="003F4515">
      <w:pPr>
        <w:pStyle w:val="aa"/>
        <w:jc w:val="both"/>
        <w:rPr>
          <w:del w:id="720" w:author="Gu, Xuelin" w:date="2021-03-11T17:44:00Z"/>
          <w:sz w:val="18"/>
          <w:szCs w:val="18"/>
        </w:rPr>
      </w:pPr>
    </w:p>
    <w:p w14:paraId="2801CB86" w14:textId="20E15A48" w:rsidR="006F56D7" w:rsidRPr="00F1359C" w:rsidDel="00C17602" w:rsidRDefault="006F56D7" w:rsidP="00E8232A">
      <w:pPr>
        <w:pStyle w:val="aa"/>
        <w:numPr>
          <w:ilvl w:val="0"/>
          <w:numId w:val="12"/>
        </w:numPr>
        <w:jc w:val="both"/>
        <w:rPr>
          <w:del w:id="721" w:author="Gu, Xuelin" w:date="2021-03-11T17:44:00Z"/>
          <w:sz w:val="18"/>
          <w:szCs w:val="18"/>
        </w:rPr>
      </w:pPr>
      <w:del w:id="722" w:author="Gu, Xuelin" w:date="2021-03-11T17:44:00Z">
        <w:r w:rsidRPr="00F1359C" w:rsidDel="00C17602">
          <w:rPr>
            <w:sz w:val="18"/>
            <w:szCs w:val="18"/>
          </w:rPr>
          <w:delText xml:space="preserve">For cumulative reported cases, Rel-MSPE is defined relative to projections from the baseline model. </w:delText>
        </w:r>
      </w:del>
    </w:p>
    <w:p w14:paraId="46ABAC65" w14:textId="255F815D" w:rsidR="00657234" w:rsidRPr="00F1359C" w:rsidDel="00C17602" w:rsidRDefault="00657234" w:rsidP="00C623D2">
      <w:pPr>
        <w:pStyle w:val="aa"/>
        <w:numPr>
          <w:ilvl w:val="0"/>
          <w:numId w:val="12"/>
        </w:numPr>
        <w:jc w:val="both"/>
        <w:rPr>
          <w:del w:id="723" w:author="Gu, Xuelin" w:date="2021-03-11T17:44:00Z"/>
          <w:sz w:val="18"/>
          <w:szCs w:val="18"/>
        </w:rPr>
      </w:pPr>
      <w:del w:id="724" w:author="Gu, Xuelin" w:date="2021-03-11T17:44:00Z">
        <w:r w:rsidRPr="00F1359C" w:rsidDel="00C17602">
          <w:rPr>
            <w:sz w:val="18"/>
            <w:szCs w:val="18"/>
          </w:rPr>
          <w:delText>For cumulative reported cases, the correlation coefficients of the projections are compared with respect to observed data</w:delText>
        </w:r>
        <w:r w:rsidR="005B32A8" w:rsidRPr="00F1359C" w:rsidDel="00C17602">
          <w:rPr>
            <w:sz w:val="18"/>
            <w:szCs w:val="18"/>
          </w:rPr>
          <w:delText xml:space="preserve">. </w:delText>
        </w:r>
      </w:del>
    </w:p>
    <w:p w14:paraId="04C27A84" w14:textId="685C22CA" w:rsidR="00D04149" w:rsidRPr="00F1359C" w:rsidDel="00C17602" w:rsidRDefault="006F56D7" w:rsidP="00C623D2">
      <w:pPr>
        <w:pStyle w:val="aa"/>
        <w:numPr>
          <w:ilvl w:val="0"/>
          <w:numId w:val="12"/>
        </w:numPr>
        <w:jc w:val="both"/>
        <w:rPr>
          <w:del w:id="725" w:author="Gu, Xuelin" w:date="2021-03-11T17:44:00Z"/>
          <w:sz w:val="18"/>
          <w:szCs w:val="18"/>
        </w:rPr>
      </w:pPr>
      <w:del w:id="726" w:author="Gu, Xuelin" w:date="2021-03-11T17:44:00Z">
        <w:r w:rsidRPr="00F1359C" w:rsidDel="00C17602">
          <w:rPr>
            <w:sz w:val="18"/>
            <w:szCs w:val="18"/>
          </w:rPr>
          <w:delText xml:space="preserve">For cumulative reported deaths, Rel-MSPE is defined relative to projections from the eSIR model. </w:delText>
        </w:r>
        <w:r w:rsidR="001C7FEC" w:rsidRPr="00F1359C" w:rsidDel="00C17602">
          <w:rPr>
            <w:sz w:val="18"/>
            <w:szCs w:val="18"/>
          </w:rPr>
          <w:delText xml:space="preserve"> </w:delText>
        </w:r>
      </w:del>
    </w:p>
    <w:p w14:paraId="3317F6CD" w14:textId="348AFFB8" w:rsidR="00D04149" w:rsidRPr="00F1359C" w:rsidDel="00C17602" w:rsidRDefault="005B32A8" w:rsidP="00C623D2">
      <w:pPr>
        <w:pStyle w:val="aa"/>
        <w:numPr>
          <w:ilvl w:val="0"/>
          <w:numId w:val="12"/>
        </w:numPr>
        <w:jc w:val="both"/>
        <w:rPr>
          <w:del w:id="727" w:author="Gu, Xuelin" w:date="2021-03-11T17:44:00Z"/>
          <w:sz w:val="18"/>
          <w:szCs w:val="18"/>
        </w:rPr>
      </w:pPr>
      <w:del w:id="728" w:author="Gu, Xuelin" w:date="2021-03-11T17:44:00Z">
        <w:r w:rsidRPr="00F1359C" w:rsidDel="00C17602">
          <w:rPr>
            <w:sz w:val="18"/>
            <w:szCs w:val="18"/>
          </w:rPr>
          <w:delText xml:space="preserve">For cumulative reported deaths, the correlation coefficients of the projections are compared with respect to observed data. </w:delText>
        </w:r>
      </w:del>
    </w:p>
    <w:p w14:paraId="4FB29B70" w14:textId="1316A01A" w:rsidR="009C0378" w:rsidRPr="00F1359C" w:rsidDel="00C17602" w:rsidRDefault="009C0378" w:rsidP="00C623D2">
      <w:pPr>
        <w:pStyle w:val="aa"/>
        <w:numPr>
          <w:ilvl w:val="0"/>
          <w:numId w:val="12"/>
        </w:numPr>
        <w:jc w:val="both"/>
        <w:rPr>
          <w:del w:id="729" w:author="Gu, Xuelin" w:date="2021-03-11T17:44:00Z"/>
          <w:sz w:val="18"/>
          <w:szCs w:val="18"/>
        </w:rPr>
      </w:pPr>
      <w:del w:id="730" w:author="Gu, Xuelin" w:date="2021-03-11T17:44:00Z">
        <w:r w:rsidRPr="00F1359C" w:rsidDel="00C17602">
          <w:rPr>
            <w:sz w:val="18"/>
            <w:szCs w:val="18"/>
          </w:rPr>
          <w:delText xml:space="preserve">The ICM model </w:delText>
        </w:r>
        <w:r w:rsidR="00136A7F" w:rsidRPr="00F1359C" w:rsidDel="00C17602">
          <w:rPr>
            <w:sz w:val="18"/>
            <w:szCs w:val="18"/>
          </w:rPr>
          <w:delText>returns total</w:delText>
        </w:r>
        <w:r w:rsidRPr="00F1359C" w:rsidDel="00C17602">
          <w:rPr>
            <w:sz w:val="18"/>
            <w:szCs w:val="18"/>
          </w:rPr>
          <w:delText xml:space="preserve"> </w:delText>
        </w:r>
        <w:r w:rsidR="00136A7F" w:rsidRPr="00F1359C" w:rsidDel="00C17602">
          <w:rPr>
            <w:sz w:val="18"/>
            <w:szCs w:val="18"/>
          </w:rPr>
          <w:delText xml:space="preserve">(reported + unreported) </w:delText>
        </w:r>
        <w:r w:rsidRPr="00F1359C" w:rsidDel="00C17602">
          <w:rPr>
            <w:sz w:val="18"/>
            <w:szCs w:val="18"/>
          </w:rPr>
          <w:delText>case</w:delText>
        </w:r>
        <w:r w:rsidR="00136A7F" w:rsidRPr="00F1359C" w:rsidDel="00C17602">
          <w:rPr>
            <w:sz w:val="18"/>
            <w:szCs w:val="18"/>
          </w:rPr>
          <w:delText xml:space="preserve"> and death</w:delText>
        </w:r>
        <w:r w:rsidRPr="00F1359C" w:rsidDel="00C17602">
          <w:rPr>
            <w:sz w:val="18"/>
            <w:szCs w:val="18"/>
          </w:rPr>
          <w:delText xml:space="preserve"> </w:delText>
        </w:r>
        <w:r w:rsidR="00136A7F" w:rsidRPr="00F1359C" w:rsidDel="00C17602">
          <w:rPr>
            <w:sz w:val="18"/>
            <w:szCs w:val="18"/>
          </w:rPr>
          <w:delText xml:space="preserve">counts, so we leave it out of our comparisons. </w:delText>
        </w:r>
      </w:del>
    </w:p>
    <w:p w14:paraId="483553AF" w14:textId="6608D41E" w:rsidR="00D04149" w:rsidRPr="007C718E" w:rsidDel="00C17602" w:rsidRDefault="00D04149" w:rsidP="00BD1B18">
      <w:pPr>
        <w:jc w:val="both"/>
        <w:rPr>
          <w:del w:id="731" w:author="Gu, Xuelin" w:date="2021-03-11T17:44:00Z"/>
          <w:sz w:val="20"/>
          <w:szCs w:val="20"/>
        </w:rPr>
      </w:pPr>
    </w:p>
    <w:p w14:paraId="4484AC51" w14:textId="7BBE7875" w:rsidR="00D04149" w:rsidDel="00C17602" w:rsidRDefault="00D04149" w:rsidP="00BD1B18">
      <w:pPr>
        <w:jc w:val="both"/>
        <w:rPr>
          <w:del w:id="732" w:author="Gu, Xuelin" w:date="2021-03-11T17:44:00Z"/>
        </w:rPr>
      </w:pPr>
    </w:p>
    <w:p w14:paraId="295CB19D" w14:textId="5520207B" w:rsidR="006E456A" w:rsidDel="00C17602" w:rsidRDefault="006E456A" w:rsidP="00BD1B18">
      <w:pPr>
        <w:jc w:val="both"/>
        <w:rPr>
          <w:del w:id="733" w:author="Gu, Xuelin" w:date="2021-03-11T17:44:00Z"/>
        </w:rPr>
      </w:pPr>
    </w:p>
    <w:p w14:paraId="4FB859FE" w14:textId="4C8AF1D0" w:rsidR="006E456A" w:rsidDel="00C17602" w:rsidRDefault="006E456A" w:rsidP="00BD1B18">
      <w:pPr>
        <w:jc w:val="both"/>
        <w:rPr>
          <w:del w:id="734" w:author="Gu, Xuelin" w:date="2021-03-11T17:44:00Z"/>
        </w:rPr>
      </w:pPr>
    </w:p>
    <w:p w14:paraId="264B8FDA" w14:textId="096B9E52" w:rsidR="006E456A" w:rsidDel="00C17602" w:rsidRDefault="006E456A" w:rsidP="00BD1B18">
      <w:pPr>
        <w:jc w:val="both"/>
        <w:rPr>
          <w:del w:id="735" w:author="Gu, Xuelin" w:date="2021-03-11T17:44:00Z"/>
        </w:rPr>
      </w:pPr>
    </w:p>
    <w:p w14:paraId="574EC491" w14:textId="5F5414EC" w:rsidR="006E456A" w:rsidRPr="00246857" w:rsidDel="00C17602" w:rsidRDefault="00E57613" w:rsidP="00E57613">
      <w:pPr>
        <w:pStyle w:val="a6"/>
        <w:jc w:val="center"/>
        <w:rPr>
          <w:del w:id="736" w:author="Gu, Xuelin" w:date="2021-03-11T17:44:00Z"/>
          <w:sz w:val="20"/>
          <w:szCs w:val="20"/>
        </w:rPr>
      </w:pPr>
      <w:del w:id="737" w:author="Gu, Xuelin" w:date="2021-03-11T17:44:00Z">
        <w:r w:rsidRPr="00E57613" w:rsidDel="00C17602">
          <w:rPr>
            <w:sz w:val="18"/>
            <w:szCs w:val="18"/>
          </w:rPr>
          <w:delText>Table 4: Projected total</w:delText>
        </w:r>
        <w:r w:rsidRPr="00F1359C" w:rsidDel="00C17602">
          <w:rPr>
            <w:sz w:val="18"/>
            <w:szCs w:val="18"/>
          </w:rPr>
          <w:delText xml:space="preserve"> (sum of reported and unreported) counts of cases (active and cumulative) and deaths (cumulative) from the SAPHIRE, SEIR-fansy and ICM models.</w:delText>
        </w:r>
      </w:del>
    </w:p>
    <w:tbl>
      <w:tblPr>
        <w:tblStyle w:val="40"/>
        <w:tblW w:w="375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38" w:author="Gu, Xuelin" w:date="2021-03-11T17:08:00Z">
          <w:tblPr>
            <w:tblStyle w:val="40"/>
            <w:tblW w:w="437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796"/>
        <w:gridCol w:w="1798"/>
        <w:gridCol w:w="1798"/>
        <w:gridCol w:w="1807"/>
        <w:gridCol w:w="1798"/>
        <w:gridCol w:w="1796"/>
        <w:tblGridChange w:id="739">
          <w:tblGrid>
            <w:gridCol w:w="1795"/>
            <w:gridCol w:w="1798"/>
            <w:gridCol w:w="1798"/>
            <w:gridCol w:w="1806"/>
            <w:gridCol w:w="1798"/>
            <w:gridCol w:w="1798"/>
            <w:gridCol w:w="1798"/>
          </w:tblGrid>
        </w:tblGridChange>
      </w:tblGrid>
      <w:tr w:rsidR="00DC67DE" w:rsidRPr="00F1359C" w:rsidDel="00C17602" w14:paraId="1A733C41" w14:textId="0936CF51" w:rsidTr="00DC67DE">
        <w:trPr>
          <w:cnfStyle w:val="100000000000" w:firstRow="1" w:lastRow="0" w:firstColumn="0" w:lastColumn="0" w:oddVBand="0" w:evenVBand="0" w:oddHBand="0" w:evenHBand="0" w:firstRowFirstColumn="0" w:firstRowLastColumn="0" w:lastRowFirstColumn="0" w:lastRowLastColumn="0"/>
          <w:trHeight w:hRule="exact" w:val="720"/>
          <w:del w:id="740" w:author="Gu, Xuelin" w:date="2021-03-11T17:44:00Z"/>
          <w:trPrChange w:id="741" w:author="Gu, Xuelin" w:date="2021-03-11T17:08:00Z">
            <w:trPr>
              <w:trHeight w:hRule="exact" w:val="720"/>
            </w:trPr>
          </w:trPrChange>
        </w:trPr>
        <w:tc>
          <w:tcPr>
            <w:cnfStyle w:val="001000000000" w:firstRow="0" w:lastRow="0" w:firstColumn="1" w:lastColumn="0" w:oddVBand="0" w:evenVBand="0" w:oddHBand="0" w:evenHBand="0" w:firstRowFirstColumn="0" w:firstRowLastColumn="0" w:lastRowFirstColumn="0" w:lastRowLastColumn="0"/>
            <w:tcW w:w="832" w:type="pct"/>
            <w:vMerge w:val="restart"/>
            <w:vAlign w:val="center"/>
            <w:tcPrChange w:id="742" w:author="Gu, Xuelin" w:date="2021-03-11T17:08:00Z">
              <w:tcPr>
                <w:tcW w:w="713" w:type="pct"/>
                <w:vMerge w:val="restart"/>
                <w:vAlign w:val="center"/>
              </w:tcPr>
            </w:tcPrChange>
          </w:tcPr>
          <w:p w14:paraId="6DA10515" w14:textId="1BC94EA7" w:rsidR="00DC67DE" w:rsidRPr="00F1359C" w:rsidDel="00C17602" w:rsidRDefault="00DC67DE" w:rsidP="00902540">
            <w:pPr>
              <w:jc w:val="center"/>
              <w:cnfStyle w:val="101000000000" w:firstRow="1" w:lastRow="0" w:firstColumn="1" w:lastColumn="0" w:oddVBand="0" w:evenVBand="0" w:oddHBand="0" w:evenHBand="0" w:firstRowFirstColumn="0" w:firstRowLastColumn="0" w:lastRowFirstColumn="0" w:lastRowLastColumn="0"/>
              <w:rPr>
                <w:del w:id="743" w:author="Gu, Xuelin" w:date="2021-03-11T17:44:00Z"/>
                <w:sz w:val="18"/>
                <w:szCs w:val="18"/>
              </w:rPr>
            </w:pPr>
            <w:del w:id="744" w:author="Gu, Xuelin" w:date="2021-03-11T17:44:00Z">
              <w:r w:rsidRPr="00F1359C" w:rsidDel="00C17602">
                <w:rPr>
                  <w:sz w:val="18"/>
                  <w:szCs w:val="18"/>
                </w:rPr>
                <w:delText>Projected total count</w:delText>
              </w:r>
              <w:r w:rsidRPr="00F1359C" w:rsidDel="00C17602">
                <w:rPr>
                  <w:sz w:val="18"/>
                  <w:szCs w:val="18"/>
                  <w:vertAlign w:val="superscript"/>
                </w:rPr>
                <w:delText>a</w:delText>
              </w:r>
            </w:del>
          </w:p>
        </w:tc>
        <w:tc>
          <w:tcPr>
            <w:tcW w:w="4168" w:type="pct"/>
            <w:gridSpan w:val="5"/>
            <w:vAlign w:val="center"/>
            <w:tcPrChange w:id="745" w:author="Gu, Xuelin" w:date="2021-03-11T17:08:00Z">
              <w:tcPr>
                <w:tcW w:w="4287" w:type="pct"/>
                <w:gridSpan w:val="6"/>
                <w:vAlign w:val="center"/>
              </w:tcPr>
            </w:tcPrChange>
          </w:tcPr>
          <w:p w14:paraId="12CD306B" w14:textId="77777777" w:rsidR="00DC67DE" w:rsidRPr="00F1359C" w:rsidDel="00DC67DE" w:rsidRDefault="00DC67DE" w:rsidP="00902540">
            <w:pPr>
              <w:jc w:val="center"/>
              <w:cnfStyle w:val="100000000000" w:firstRow="1" w:lastRow="0" w:firstColumn="0" w:lastColumn="0" w:oddVBand="0" w:evenVBand="0" w:oddHBand="0" w:evenHBand="0" w:firstRowFirstColumn="0" w:firstRowLastColumn="0" w:lastRowFirstColumn="0" w:lastRowLastColumn="0"/>
              <w:rPr>
                <w:del w:id="746" w:author="Gu, Xuelin" w:date="2021-03-11T17:07:00Z"/>
                <w:b w:val="0"/>
                <w:bCs w:val="0"/>
                <w:sz w:val="18"/>
                <w:szCs w:val="18"/>
              </w:rPr>
            </w:pPr>
            <w:del w:id="747" w:author="Gu, Xuelin" w:date="2021-03-11T17:07:00Z">
              <w:r w:rsidRPr="00F1359C" w:rsidDel="00DC67DE">
                <w:rPr>
                  <w:sz w:val="18"/>
                  <w:szCs w:val="18"/>
                </w:rPr>
                <w:delText xml:space="preserve">Projection from model on June 30 </w:delText>
              </w:r>
            </w:del>
          </w:p>
          <w:p w14:paraId="492256D0" w14:textId="4C2D3BB1" w:rsidR="00DC67DE" w:rsidRPr="00F1359C" w:rsidDel="00DC67DE" w:rsidRDefault="00DC67DE" w:rsidP="00DC67DE">
            <w:pPr>
              <w:jc w:val="center"/>
              <w:cnfStyle w:val="100000000000" w:firstRow="1" w:lastRow="0" w:firstColumn="0" w:lastColumn="0" w:oddVBand="0" w:evenVBand="0" w:oddHBand="0" w:evenHBand="0" w:firstRowFirstColumn="0" w:firstRowLastColumn="0" w:lastRowFirstColumn="0" w:lastRowLastColumn="0"/>
              <w:rPr>
                <w:del w:id="748" w:author="Gu, Xuelin" w:date="2021-03-11T17:08:00Z"/>
                <w:b w:val="0"/>
                <w:bCs w:val="0"/>
                <w:sz w:val="18"/>
                <w:szCs w:val="18"/>
              </w:rPr>
              <w:pPrChange w:id="749" w:author="Gu, Xuelin" w:date="2021-03-11T17:08:00Z">
                <w:pPr>
                  <w:jc w:val="center"/>
                  <w:cnfStyle w:val="100000000000" w:firstRow="1" w:lastRow="0" w:firstColumn="0" w:lastColumn="0" w:oddVBand="0" w:evenVBand="0" w:oddHBand="0" w:evenHBand="0" w:firstRowFirstColumn="0" w:firstRowLastColumn="0" w:lastRowFirstColumn="0" w:lastRowLastColumn="0"/>
                </w:pPr>
              </w:pPrChange>
            </w:pPr>
            <w:del w:id="750" w:author="Gu, Xuelin" w:date="2021-03-11T17:07:00Z">
              <w:r w:rsidRPr="00F1359C" w:rsidDel="00DC67DE">
                <w:rPr>
                  <w:sz w:val="18"/>
                  <w:szCs w:val="18"/>
                </w:rPr>
                <w:delText>(and July 10)</w:delText>
              </w:r>
            </w:del>
          </w:p>
          <w:p w14:paraId="4AB7A5C9" w14:textId="75694524" w:rsidR="00DC67DE" w:rsidRPr="00F1359C" w:rsidDel="00DC67DE" w:rsidRDefault="00DC67DE" w:rsidP="00DC67DE">
            <w:pPr>
              <w:jc w:val="center"/>
              <w:cnfStyle w:val="100000000000" w:firstRow="1" w:lastRow="0" w:firstColumn="0" w:lastColumn="0" w:oddVBand="0" w:evenVBand="0" w:oddHBand="0" w:evenHBand="0" w:firstRowFirstColumn="0" w:firstRowLastColumn="0" w:lastRowFirstColumn="0" w:lastRowLastColumn="0"/>
              <w:rPr>
                <w:del w:id="751" w:author="Gu, Xuelin" w:date="2021-03-11T17:07:00Z"/>
                <w:b w:val="0"/>
                <w:bCs w:val="0"/>
                <w:sz w:val="18"/>
                <w:szCs w:val="18"/>
              </w:rPr>
              <w:pPrChange w:id="752" w:author="Gu, Xuelin" w:date="2021-03-11T17:08:00Z">
                <w:pPr>
                  <w:jc w:val="center"/>
                  <w:cnfStyle w:val="100000000000" w:firstRow="1" w:lastRow="0" w:firstColumn="0" w:lastColumn="0" w:oddVBand="0" w:evenVBand="0" w:oddHBand="0" w:evenHBand="0" w:firstRowFirstColumn="0" w:firstRowLastColumn="0" w:lastRowFirstColumn="0" w:lastRowLastColumn="0"/>
                </w:pPr>
              </w:pPrChange>
            </w:pPr>
            <w:del w:id="753" w:author="Gu, Xuelin" w:date="2021-03-11T17:07:00Z">
              <w:r w:rsidRPr="00F1359C" w:rsidDel="00DC67DE">
                <w:rPr>
                  <w:sz w:val="18"/>
                  <w:szCs w:val="18"/>
                </w:rPr>
                <w:delText>Underreporting factor</w:delText>
              </w:r>
              <w:r w:rsidRPr="00F1359C" w:rsidDel="00DC67DE">
                <w:rPr>
                  <w:sz w:val="18"/>
                  <w:szCs w:val="18"/>
                  <w:vertAlign w:val="superscript"/>
                </w:rPr>
                <w:delText>c</w:delText>
              </w:r>
              <w:r w:rsidRPr="00F1359C" w:rsidDel="00DC67DE">
                <w:rPr>
                  <w:sz w:val="18"/>
                  <w:szCs w:val="18"/>
                </w:rPr>
                <w:delText xml:space="preserve"> on June 30</w:delText>
              </w:r>
            </w:del>
          </w:p>
          <w:p w14:paraId="52F059EC" w14:textId="7E57CBEA" w:rsidR="00DC67DE" w:rsidRPr="00F1359C" w:rsidDel="00C17602" w:rsidRDefault="00DC67DE" w:rsidP="00DC67DE">
            <w:pPr>
              <w:jc w:val="center"/>
              <w:cnfStyle w:val="100000000000" w:firstRow="1" w:lastRow="0" w:firstColumn="0" w:lastColumn="0" w:oddVBand="0" w:evenVBand="0" w:oddHBand="0" w:evenHBand="0" w:firstRowFirstColumn="0" w:firstRowLastColumn="0" w:lastRowFirstColumn="0" w:lastRowLastColumn="0"/>
              <w:rPr>
                <w:del w:id="754" w:author="Gu, Xuelin" w:date="2021-03-11T17:44:00Z"/>
                <w:sz w:val="18"/>
                <w:szCs w:val="18"/>
              </w:rPr>
            </w:pPr>
            <w:del w:id="755" w:author="Gu, Xuelin" w:date="2021-03-11T17:07:00Z">
              <w:r w:rsidRPr="00F1359C" w:rsidDel="00DC67DE">
                <w:rPr>
                  <w:sz w:val="18"/>
                  <w:szCs w:val="18"/>
                </w:rPr>
                <w:delText>(and July 10)</w:delText>
              </w:r>
            </w:del>
          </w:p>
        </w:tc>
      </w:tr>
      <w:tr w:rsidR="00DC67DE" w:rsidRPr="00F1359C" w:rsidDel="00C17602" w14:paraId="7305858A" w14:textId="41D28B30" w:rsidTr="00DC67DE">
        <w:trPr>
          <w:cnfStyle w:val="000000100000" w:firstRow="0" w:lastRow="0" w:firstColumn="0" w:lastColumn="0" w:oddVBand="0" w:evenVBand="0" w:oddHBand="1" w:evenHBand="0" w:firstRowFirstColumn="0" w:firstRowLastColumn="0" w:lastRowFirstColumn="0" w:lastRowLastColumn="0"/>
          <w:trHeight w:hRule="exact" w:val="720"/>
          <w:del w:id="756" w:author="Gu, Xuelin" w:date="2021-03-11T17:44:00Z"/>
          <w:trPrChange w:id="757" w:author="Gu, Xuelin" w:date="2021-03-11T17:08:00Z">
            <w:trPr>
              <w:gridAfter w:val="0"/>
              <w:wAfter w:w="714" w:type="pct"/>
              <w:trHeight w:hRule="exact" w:val="720"/>
            </w:trPr>
          </w:trPrChange>
        </w:trPr>
        <w:tc>
          <w:tcPr>
            <w:cnfStyle w:val="001000000000" w:firstRow="0" w:lastRow="0" w:firstColumn="1" w:lastColumn="0" w:oddVBand="0" w:evenVBand="0" w:oddHBand="0" w:evenHBand="0" w:firstRowFirstColumn="0" w:firstRowLastColumn="0" w:lastRowFirstColumn="0" w:lastRowLastColumn="0"/>
            <w:tcW w:w="832" w:type="pct"/>
            <w:vMerge/>
            <w:vAlign w:val="center"/>
            <w:tcPrChange w:id="758" w:author="Gu, Xuelin" w:date="2021-03-11T17:08:00Z">
              <w:tcPr>
                <w:tcW w:w="713" w:type="pct"/>
                <w:vMerge/>
                <w:vAlign w:val="center"/>
              </w:tcPr>
            </w:tcPrChange>
          </w:tcPr>
          <w:p w14:paraId="462F9B0A" w14:textId="16BBFAEB" w:rsidR="00DC67DE" w:rsidRPr="00F1359C" w:rsidDel="00C17602" w:rsidRDefault="00DC67DE" w:rsidP="00902540">
            <w:pPr>
              <w:jc w:val="center"/>
              <w:cnfStyle w:val="001000100000" w:firstRow="0" w:lastRow="0" w:firstColumn="1" w:lastColumn="0" w:oddVBand="0" w:evenVBand="0" w:oddHBand="1" w:evenHBand="0" w:firstRowFirstColumn="0" w:firstRowLastColumn="0" w:lastRowFirstColumn="0" w:lastRowLastColumn="0"/>
              <w:rPr>
                <w:del w:id="759" w:author="Gu, Xuelin" w:date="2021-03-11T17:44:00Z"/>
                <w:sz w:val="18"/>
                <w:szCs w:val="18"/>
              </w:rPr>
            </w:pPr>
          </w:p>
        </w:tc>
        <w:tc>
          <w:tcPr>
            <w:tcW w:w="833" w:type="pct"/>
            <w:vAlign w:val="center"/>
            <w:tcPrChange w:id="760" w:author="Gu, Xuelin" w:date="2021-03-11T17:08:00Z">
              <w:tcPr>
                <w:tcW w:w="714" w:type="pct"/>
                <w:vAlign w:val="center"/>
              </w:tcPr>
            </w:tcPrChange>
          </w:tcPr>
          <w:p w14:paraId="77664F99" w14:textId="3D0890EA" w:rsidR="00DC67DE" w:rsidRPr="00F1359C" w:rsidDel="00C17602" w:rsidRDefault="00DC67DE" w:rsidP="00DC67DE">
            <w:pPr>
              <w:jc w:val="center"/>
              <w:cnfStyle w:val="000000100000" w:firstRow="0" w:lastRow="0" w:firstColumn="0" w:lastColumn="0" w:oddVBand="0" w:evenVBand="0" w:oddHBand="1" w:evenHBand="0" w:firstRowFirstColumn="0" w:firstRowLastColumn="0" w:lastRowFirstColumn="0" w:lastRowLastColumn="0"/>
              <w:rPr>
                <w:del w:id="761" w:author="Gu, Xuelin" w:date="2021-03-11T17:44:00Z"/>
                <w:b/>
                <w:bCs/>
                <w:sz w:val="18"/>
                <w:szCs w:val="18"/>
              </w:rPr>
            </w:pPr>
            <w:del w:id="762" w:author="Gu, Xuelin" w:date="2021-03-11T17:06:00Z">
              <w:r w:rsidRPr="00F1359C" w:rsidDel="00DC67DE">
                <w:rPr>
                  <w:b/>
                  <w:bCs/>
                  <w:sz w:val="18"/>
                  <w:szCs w:val="18"/>
                </w:rPr>
                <w:delText>SAPHIRE</w:delText>
              </w:r>
            </w:del>
          </w:p>
        </w:tc>
        <w:tc>
          <w:tcPr>
            <w:tcW w:w="833" w:type="pct"/>
            <w:vAlign w:val="center"/>
            <w:tcPrChange w:id="763" w:author="Gu, Xuelin" w:date="2021-03-11T17:08:00Z">
              <w:tcPr>
                <w:tcW w:w="714" w:type="pct"/>
                <w:vAlign w:val="center"/>
              </w:tcPr>
            </w:tcPrChange>
          </w:tcPr>
          <w:p w14:paraId="2B08A0B6" w14:textId="013E4B8E" w:rsidR="00DC67DE" w:rsidRPr="00F1359C" w:rsidDel="00C17602" w:rsidRDefault="00DC67DE" w:rsidP="00DC67DE">
            <w:pPr>
              <w:jc w:val="center"/>
              <w:cnfStyle w:val="000000100000" w:firstRow="0" w:lastRow="0" w:firstColumn="0" w:lastColumn="0" w:oddVBand="0" w:evenVBand="0" w:oddHBand="1" w:evenHBand="0" w:firstRowFirstColumn="0" w:firstRowLastColumn="0" w:lastRowFirstColumn="0" w:lastRowLastColumn="0"/>
              <w:rPr>
                <w:del w:id="764" w:author="Gu, Xuelin" w:date="2021-03-11T17:44:00Z"/>
                <w:b/>
                <w:bCs/>
                <w:sz w:val="18"/>
                <w:szCs w:val="18"/>
              </w:rPr>
            </w:pPr>
            <w:del w:id="765" w:author="Gu, Xuelin" w:date="2021-03-11T17:06:00Z">
              <w:r w:rsidRPr="00F1359C" w:rsidDel="00DC67DE">
                <w:rPr>
                  <w:b/>
                  <w:bCs/>
                  <w:sz w:val="18"/>
                  <w:szCs w:val="18"/>
                </w:rPr>
                <w:delText>SEIR-</w:delText>
              </w:r>
              <w:r w:rsidRPr="00F1359C" w:rsidDel="00DC67DE">
                <w:rPr>
                  <w:b/>
                  <w:bCs/>
                  <w:i/>
                  <w:iCs/>
                  <w:sz w:val="18"/>
                  <w:szCs w:val="18"/>
                </w:rPr>
                <w:delText>fansy</w:delText>
              </w:r>
            </w:del>
          </w:p>
        </w:tc>
        <w:tc>
          <w:tcPr>
            <w:tcW w:w="837" w:type="pct"/>
            <w:vAlign w:val="center"/>
            <w:tcPrChange w:id="766" w:author="Gu, Xuelin" w:date="2021-03-11T17:08:00Z">
              <w:tcPr>
                <w:tcW w:w="717" w:type="pct"/>
                <w:vAlign w:val="center"/>
              </w:tcPr>
            </w:tcPrChange>
          </w:tcPr>
          <w:p w14:paraId="050A30F9" w14:textId="14CCBC9F" w:rsidR="00DC67DE" w:rsidRPr="00F1359C" w:rsidDel="00C17602" w:rsidRDefault="00DC67DE" w:rsidP="00DC67DE">
            <w:pPr>
              <w:jc w:val="center"/>
              <w:cnfStyle w:val="000000100000" w:firstRow="0" w:lastRow="0" w:firstColumn="0" w:lastColumn="0" w:oddVBand="0" w:evenVBand="0" w:oddHBand="1" w:evenHBand="0" w:firstRowFirstColumn="0" w:firstRowLastColumn="0" w:lastRowFirstColumn="0" w:lastRowLastColumn="0"/>
              <w:rPr>
                <w:del w:id="767" w:author="Gu, Xuelin" w:date="2021-03-11T17:44:00Z"/>
                <w:b/>
                <w:bCs/>
                <w:sz w:val="18"/>
                <w:szCs w:val="18"/>
              </w:rPr>
            </w:pPr>
            <w:del w:id="768" w:author="Gu, Xuelin" w:date="2021-03-11T17:06:00Z">
              <w:r w:rsidRPr="00F1359C" w:rsidDel="00DC67DE">
                <w:rPr>
                  <w:b/>
                  <w:bCs/>
                  <w:sz w:val="18"/>
                  <w:szCs w:val="18"/>
                </w:rPr>
                <w:delText>ICM</w:delText>
              </w:r>
            </w:del>
          </w:p>
        </w:tc>
        <w:tc>
          <w:tcPr>
            <w:tcW w:w="833" w:type="pct"/>
            <w:vAlign w:val="center"/>
            <w:tcPrChange w:id="769" w:author="Gu, Xuelin" w:date="2021-03-11T17:08:00Z">
              <w:tcPr>
                <w:tcW w:w="714" w:type="pct"/>
                <w:vAlign w:val="center"/>
              </w:tcPr>
            </w:tcPrChange>
          </w:tcPr>
          <w:p w14:paraId="19822D6A" w14:textId="46AE9360" w:rsidR="00DC67DE" w:rsidRPr="00F1359C" w:rsidDel="00C17602" w:rsidRDefault="00DC67DE" w:rsidP="00437449">
            <w:pPr>
              <w:jc w:val="center"/>
              <w:cnfStyle w:val="000000100000" w:firstRow="0" w:lastRow="0" w:firstColumn="0" w:lastColumn="0" w:oddVBand="0" w:evenVBand="0" w:oddHBand="1" w:evenHBand="0" w:firstRowFirstColumn="0" w:firstRowLastColumn="0" w:lastRowFirstColumn="0" w:lastRowLastColumn="0"/>
              <w:rPr>
                <w:del w:id="770" w:author="Gu, Xuelin" w:date="2021-03-11T17:44:00Z"/>
                <w:b/>
                <w:bCs/>
                <w:sz w:val="18"/>
                <w:szCs w:val="18"/>
              </w:rPr>
            </w:pPr>
            <w:del w:id="771" w:author="Gu, Xuelin" w:date="2021-03-11T17:07:00Z">
              <w:r w:rsidRPr="00F1359C" w:rsidDel="00DC67DE">
                <w:rPr>
                  <w:b/>
                  <w:bCs/>
                  <w:sz w:val="18"/>
                  <w:szCs w:val="18"/>
                </w:rPr>
                <w:delText>SAPHIRE</w:delText>
              </w:r>
            </w:del>
          </w:p>
        </w:tc>
        <w:tc>
          <w:tcPr>
            <w:tcW w:w="833" w:type="pct"/>
            <w:vAlign w:val="center"/>
            <w:tcPrChange w:id="772" w:author="Gu, Xuelin" w:date="2021-03-11T17:08:00Z">
              <w:tcPr>
                <w:tcW w:w="714" w:type="pct"/>
                <w:vAlign w:val="center"/>
              </w:tcPr>
            </w:tcPrChange>
          </w:tcPr>
          <w:p w14:paraId="6D9E078A" w14:textId="6EB57190" w:rsidR="00DC67DE" w:rsidRPr="00F1359C" w:rsidDel="00C17602" w:rsidRDefault="00DC67DE" w:rsidP="00E60EEE">
            <w:pPr>
              <w:jc w:val="center"/>
              <w:cnfStyle w:val="000000100000" w:firstRow="0" w:lastRow="0" w:firstColumn="0" w:lastColumn="0" w:oddVBand="0" w:evenVBand="0" w:oddHBand="1" w:evenHBand="0" w:firstRowFirstColumn="0" w:firstRowLastColumn="0" w:lastRowFirstColumn="0" w:lastRowLastColumn="0"/>
              <w:rPr>
                <w:del w:id="773" w:author="Gu, Xuelin" w:date="2021-03-11T17:44:00Z"/>
                <w:b/>
                <w:bCs/>
                <w:sz w:val="18"/>
                <w:szCs w:val="18"/>
              </w:rPr>
            </w:pPr>
            <w:del w:id="774" w:author="Gu, Xuelin" w:date="2021-03-11T17:07:00Z">
              <w:r w:rsidRPr="00F1359C" w:rsidDel="00DC67DE">
                <w:rPr>
                  <w:b/>
                  <w:bCs/>
                  <w:sz w:val="18"/>
                  <w:szCs w:val="18"/>
                </w:rPr>
                <w:delText>SEIR-</w:delText>
              </w:r>
              <w:r w:rsidRPr="00F1359C" w:rsidDel="00DC67DE">
                <w:rPr>
                  <w:b/>
                  <w:bCs/>
                  <w:i/>
                  <w:iCs/>
                  <w:sz w:val="18"/>
                  <w:szCs w:val="18"/>
                </w:rPr>
                <w:delText>fansy</w:delText>
              </w:r>
            </w:del>
          </w:p>
        </w:tc>
      </w:tr>
      <w:tr w:rsidR="00DC67DE" w:rsidRPr="00F1359C" w:rsidDel="00C17602" w14:paraId="0765C641" w14:textId="5541D7A1" w:rsidTr="00DC67DE">
        <w:trPr>
          <w:trHeight w:hRule="exact" w:val="720"/>
          <w:del w:id="775" w:author="Gu, Xuelin" w:date="2021-03-11T17:44:00Z"/>
          <w:trPrChange w:id="776" w:author="Gu, Xuelin" w:date="2021-03-11T17:08:00Z">
            <w:trPr>
              <w:gridAfter w:val="0"/>
              <w:wAfter w:w="714" w:type="pct"/>
              <w:trHeight w:hRule="exact" w:val="720"/>
            </w:trPr>
          </w:trPrChange>
        </w:trPr>
        <w:tc>
          <w:tcPr>
            <w:cnfStyle w:val="001000000000" w:firstRow="0" w:lastRow="0" w:firstColumn="1" w:lastColumn="0" w:oddVBand="0" w:evenVBand="0" w:oddHBand="0" w:evenHBand="0" w:firstRowFirstColumn="0" w:firstRowLastColumn="0" w:lastRowFirstColumn="0" w:lastRowLastColumn="0"/>
            <w:tcW w:w="832" w:type="pct"/>
            <w:vAlign w:val="center"/>
            <w:tcPrChange w:id="777" w:author="Gu, Xuelin" w:date="2021-03-11T17:08:00Z">
              <w:tcPr>
                <w:tcW w:w="713" w:type="pct"/>
                <w:vAlign w:val="center"/>
              </w:tcPr>
            </w:tcPrChange>
          </w:tcPr>
          <w:p w14:paraId="35E0EB1B" w14:textId="3CFB6DF8" w:rsidR="00DC67DE" w:rsidRPr="00F1359C" w:rsidDel="00C17602" w:rsidRDefault="00DC67DE" w:rsidP="0029146A">
            <w:pPr>
              <w:jc w:val="center"/>
              <w:rPr>
                <w:del w:id="778" w:author="Gu, Xuelin" w:date="2021-03-11T17:44:00Z"/>
                <w:sz w:val="18"/>
                <w:szCs w:val="18"/>
              </w:rPr>
            </w:pPr>
            <w:del w:id="779" w:author="Gu, Xuelin" w:date="2021-03-11T17:44:00Z">
              <w:r w:rsidRPr="00F1359C" w:rsidDel="00C17602">
                <w:rPr>
                  <w:sz w:val="18"/>
                  <w:szCs w:val="18"/>
                </w:rPr>
                <w:delText>Active cases</w:delText>
              </w:r>
            </w:del>
          </w:p>
        </w:tc>
        <w:tc>
          <w:tcPr>
            <w:tcW w:w="833" w:type="pct"/>
            <w:vAlign w:val="center"/>
            <w:tcPrChange w:id="780" w:author="Gu, Xuelin" w:date="2021-03-11T17:08:00Z">
              <w:tcPr>
                <w:tcW w:w="714" w:type="pct"/>
                <w:vAlign w:val="center"/>
              </w:tcPr>
            </w:tcPrChange>
          </w:tcPr>
          <w:p w14:paraId="20E8B6CB" w14:textId="3AD7E3B5"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781" w:author="Gu, Xuelin" w:date="2021-03-11T17:44:00Z"/>
                <w:sz w:val="18"/>
                <w:szCs w:val="18"/>
              </w:rPr>
            </w:pPr>
            <w:del w:id="782" w:author="Gu, Xuelin" w:date="2021-03-11T17:44:00Z">
              <w:r w:rsidRPr="00F1359C" w:rsidDel="00C17602">
                <w:rPr>
                  <w:sz w:val="18"/>
                  <w:szCs w:val="18"/>
                </w:rPr>
                <w:delText>-</w:delText>
              </w:r>
            </w:del>
          </w:p>
        </w:tc>
        <w:tc>
          <w:tcPr>
            <w:tcW w:w="833" w:type="pct"/>
            <w:vAlign w:val="center"/>
            <w:tcPrChange w:id="783" w:author="Gu, Xuelin" w:date="2021-03-11T17:08:00Z">
              <w:tcPr>
                <w:tcW w:w="714" w:type="pct"/>
                <w:vAlign w:val="center"/>
              </w:tcPr>
            </w:tcPrChange>
          </w:tcPr>
          <w:p w14:paraId="37C4982D" w14:textId="5872A303"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784" w:author="Gu, Xuelin" w:date="2021-03-11T17:44:00Z"/>
                <w:sz w:val="18"/>
                <w:szCs w:val="18"/>
              </w:rPr>
            </w:pPr>
            <w:del w:id="785" w:author="Gu, Xuelin" w:date="2021-03-11T17:44:00Z">
              <w:r w:rsidRPr="00F1359C" w:rsidDel="00C17602">
                <w:rPr>
                  <w:sz w:val="18"/>
                  <w:szCs w:val="18"/>
                </w:rPr>
                <w:delText>1,345,325</w:delText>
              </w:r>
            </w:del>
          </w:p>
          <w:p w14:paraId="1AB93B6D" w14:textId="1D99E59D"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786" w:author="Gu, Xuelin" w:date="2021-03-11T17:44:00Z"/>
                <w:sz w:val="18"/>
                <w:szCs w:val="18"/>
              </w:rPr>
            </w:pPr>
            <w:del w:id="787" w:author="Gu, Xuelin" w:date="2021-03-11T17:44:00Z">
              <w:r w:rsidRPr="00F1359C" w:rsidDel="00C17602">
                <w:rPr>
                  <w:sz w:val="18"/>
                  <w:szCs w:val="18"/>
                </w:rPr>
                <w:delText>(1,773,330)</w:delText>
              </w:r>
            </w:del>
          </w:p>
        </w:tc>
        <w:tc>
          <w:tcPr>
            <w:tcW w:w="837" w:type="pct"/>
            <w:vAlign w:val="center"/>
            <w:tcPrChange w:id="788" w:author="Gu, Xuelin" w:date="2021-03-11T17:08:00Z">
              <w:tcPr>
                <w:tcW w:w="717" w:type="pct"/>
                <w:vAlign w:val="center"/>
              </w:tcPr>
            </w:tcPrChange>
          </w:tcPr>
          <w:p w14:paraId="14CAB2A2" w14:textId="0FCE06A0"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789" w:author="Gu, Xuelin" w:date="2021-03-11T17:44:00Z"/>
                <w:sz w:val="18"/>
                <w:szCs w:val="18"/>
              </w:rPr>
            </w:pPr>
            <w:del w:id="790" w:author="Gu, Xuelin" w:date="2021-03-11T17:44:00Z">
              <w:r w:rsidRPr="00F1359C" w:rsidDel="00C17602">
                <w:rPr>
                  <w:sz w:val="18"/>
                  <w:szCs w:val="18"/>
                </w:rPr>
                <w:delText>798,204</w:delText>
              </w:r>
            </w:del>
          </w:p>
          <w:p w14:paraId="4F29887B" w14:textId="682CDF68"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791" w:author="Gu, Xuelin" w:date="2021-03-11T17:44:00Z"/>
                <w:sz w:val="18"/>
                <w:szCs w:val="18"/>
              </w:rPr>
            </w:pPr>
            <w:del w:id="792" w:author="Gu, Xuelin" w:date="2021-03-11T17:44:00Z">
              <w:r w:rsidRPr="00F1359C" w:rsidDel="00C17602">
                <w:rPr>
                  <w:sz w:val="18"/>
                  <w:szCs w:val="18"/>
                </w:rPr>
                <w:delText>(794,218)</w:delText>
              </w:r>
            </w:del>
          </w:p>
        </w:tc>
        <w:tc>
          <w:tcPr>
            <w:tcW w:w="833" w:type="pct"/>
            <w:vAlign w:val="center"/>
            <w:tcPrChange w:id="793" w:author="Gu, Xuelin" w:date="2021-03-11T17:08:00Z">
              <w:tcPr>
                <w:tcW w:w="714" w:type="pct"/>
                <w:vAlign w:val="center"/>
              </w:tcPr>
            </w:tcPrChange>
          </w:tcPr>
          <w:p w14:paraId="6B938383" w14:textId="7BF8F69A" w:rsidR="00DC67DE" w:rsidRPr="00F1359C" w:rsidDel="00C17602" w:rsidRDefault="00DC67DE" w:rsidP="00E60EEE">
            <w:pPr>
              <w:jc w:val="center"/>
              <w:cnfStyle w:val="000000000000" w:firstRow="0" w:lastRow="0" w:firstColumn="0" w:lastColumn="0" w:oddVBand="0" w:evenVBand="0" w:oddHBand="0" w:evenHBand="0" w:firstRowFirstColumn="0" w:firstRowLastColumn="0" w:lastRowFirstColumn="0" w:lastRowLastColumn="0"/>
              <w:rPr>
                <w:del w:id="794" w:author="Gu, Xuelin" w:date="2021-03-11T17:44:00Z"/>
                <w:sz w:val="18"/>
                <w:szCs w:val="18"/>
              </w:rPr>
            </w:pPr>
            <w:del w:id="795" w:author="Gu, Xuelin" w:date="2021-03-11T17:44:00Z">
              <w:r w:rsidRPr="00F1359C" w:rsidDel="00C17602">
                <w:rPr>
                  <w:sz w:val="18"/>
                  <w:szCs w:val="18"/>
                </w:rPr>
                <w:delText>-</w:delText>
              </w:r>
            </w:del>
          </w:p>
        </w:tc>
        <w:tc>
          <w:tcPr>
            <w:tcW w:w="833" w:type="pct"/>
            <w:vAlign w:val="center"/>
            <w:tcPrChange w:id="796" w:author="Gu, Xuelin" w:date="2021-03-11T17:08:00Z">
              <w:tcPr>
                <w:tcW w:w="714" w:type="pct"/>
                <w:vAlign w:val="center"/>
              </w:tcPr>
            </w:tcPrChange>
          </w:tcPr>
          <w:p w14:paraId="684F2258" w14:textId="7C93D7B5" w:rsidR="00DC67DE" w:rsidRPr="00F1359C" w:rsidDel="00C17602" w:rsidRDefault="00DC67DE" w:rsidP="00E60EEE">
            <w:pPr>
              <w:jc w:val="center"/>
              <w:cnfStyle w:val="000000000000" w:firstRow="0" w:lastRow="0" w:firstColumn="0" w:lastColumn="0" w:oddVBand="0" w:evenVBand="0" w:oddHBand="0" w:evenHBand="0" w:firstRowFirstColumn="0" w:firstRowLastColumn="0" w:lastRowFirstColumn="0" w:lastRowLastColumn="0"/>
              <w:rPr>
                <w:del w:id="797" w:author="Gu, Xuelin" w:date="2021-03-11T17:44:00Z"/>
                <w:sz w:val="18"/>
                <w:szCs w:val="18"/>
              </w:rPr>
            </w:pPr>
            <w:del w:id="798" w:author="Gu, Xuelin" w:date="2021-03-11T17:44:00Z">
              <w:r w:rsidRPr="00F1359C" w:rsidDel="00C17602">
                <w:rPr>
                  <w:sz w:val="18"/>
                  <w:szCs w:val="18"/>
                </w:rPr>
                <w:delText>6.10</w:delText>
              </w:r>
            </w:del>
          </w:p>
          <w:p w14:paraId="6A575633" w14:textId="4D446E21" w:rsidR="00DC67DE" w:rsidRPr="00F1359C" w:rsidDel="00C17602" w:rsidRDefault="00DC67DE" w:rsidP="00E60EEE">
            <w:pPr>
              <w:jc w:val="center"/>
              <w:cnfStyle w:val="000000000000" w:firstRow="0" w:lastRow="0" w:firstColumn="0" w:lastColumn="0" w:oddVBand="0" w:evenVBand="0" w:oddHBand="0" w:evenHBand="0" w:firstRowFirstColumn="0" w:firstRowLastColumn="0" w:lastRowFirstColumn="0" w:lastRowLastColumn="0"/>
              <w:rPr>
                <w:del w:id="799" w:author="Gu, Xuelin" w:date="2021-03-11T17:44:00Z"/>
                <w:sz w:val="18"/>
                <w:szCs w:val="18"/>
              </w:rPr>
            </w:pPr>
            <w:del w:id="800" w:author="Gu, Xuelin" w:date="2021-03-11T17:44:00Z">
              <w:r w:rsidRPr="00F1359C" w:rsidDel="00C17602">
                <w:rPr>
                  <w:sz w:val="18"/>
                  <w:szCs w:val="18"/>
                </w:rPr>
                <w:delText>(6.24)</w:delText>
              </w:r>
            </w:del>
          </w:p>
        </w:tc>
      </w:tr>
      <w:tr w:rsidR="00DC67DE" w:rsidRPr="00F1359C" w:rsidDel="00C17602" w14:paraId="4BDD85DA" w14:textId="650C2DDF" w:rsidTr="00DC67DE">
        <w:trPr>
          <w:cnfStyle w:val="000000100000" w:firstRow="0" w:lastRow="0" w:firstColumn="0" w:lastColumn="0" w:oddVBand="0" w:evenVBand="0" w:oddHBand="1" w:evenHBand="0" w:firstRowFirstColumn="0" w:firstRowLastColumn="0" w:lastRowFirstColumn="0" w:lastRowLastColumn="0"/>
          <w:trHeight w:hRule="exact" w:val="720"/>
          <w:del w:id="801" w:author="Gu, Xuelin" w:date="2021-03-11T17:44:00Z"/>
          <w:trPrChange w:id="802" w:author="Gu, Xuelin" w:date="2021-03-11T17:08:00Z">
            <w:trPr>
              <w:gridAfter w:val="0"/>
              <w:wAfter w:w="714" w:type="pct"/>
              <w:trHeight w:hRule="exact" w:val="720"/>
            </w:trPr>
          </w:trPrChange>
        </w:trPr>
        <w:tc>
          <w:tcPr>
            <w:cnfStyle w:val="001000000000" w:firstRow="0" w:lastRow="0" w:firstColumn="1" w:lastColumn="0" w:oddVBand="0" w:evenVBand="0" w:oddHBand="0" w:evenHBand="0" w:firstRowFirstColumn="0" w:firstRowLastColumn="0" w:lastRowFirstColumn="0" w:lastRowLastColumn="0"/>
            <w:tcW w:w="832" w:type="pct"/>
            <w:vAlign w:val="center"/>
            <w:tcPrChange w:id="803" w:author="Gu, Xuelin" w:date="2021-03-11T17:08:00Z">
              <w:tcPr>
                <w:tcW w:w="713" w:type="pct"/>
                <w:vAlign w:val="center"/>
              </w:tcPr>
            </w:tcPrChange>
          </w:tcPr>
          <w:p w14:paraId="667370D8" w14:textId="6DC59E82" w:rsidR="00DC67DE" w:rsidRPr="00F1359C" w:rsidDel="00C17602" w:rsidRDefault="00DC67DE" w:rsidP="0029146A">
            <w:pPr>
              <w:jc w:val="center"/>
              <w:cnfStyle w:val="001000100000" w:firstRow="0" w:lastRow="0" w:firstColumn="1" w:lastColumn="0" w:oddVBand="0" w:evenVBand="0" w:oddHBand="1" w:evenHBand="0" w:firstRowFirstColumn="0" w:firstRowLastColumn="0" w:lastRowFirstColumn="0" w:lastRowLastColumn="0"/>
              <w:rPr>
                <w:del w:id="804" w:author="Gu, Xuelin" w:date="2021-03-11T17:44:00Z"/>
                <w:sz w:val="18"/>
                <w:szCs w:val="18"/>
              </w:rPr>
            </w:pPr>
            <w:del w:id="805" w:author="Gu, Xuelin" w:date="2021-03-11T17:44:00Z">
              <w:r w:rsidRPr="00F1359C" w:rsidDel="00C17602">
                <w:rPr>
                  <w:sz w:val="18"/>
                  <w:szCs w:val="18"/>
                </w:rPr>
                <w:delText>Cumulative cases</w:delText>
              </w:r>
            </w:del>
          </w:p>
        </w:tc>
        <w:tc>
          <w:tcPr>
            <w:tcW w:w="833" w:type="pct"/>
            <w:vAlign w:val="center"/>
            <w:tcPrChange w:id="806" w:author="Gu, Xuelin" w:date="2021-03-11T17:08:00Z">
              <w:tcPr>
                <w:tcW w:w="714" w:type="pct"/>
                <w:vAlign w:val="center"/>
              </w:tcPr>
            </w:tcPrChange>
          </w:tcPr>
          <w:p w14:paraId="58E4B355" w14:textId="3D54A93B" w:rsidR="00DC67DE" w:rsidRPr="00F1359C" w:rsidDel="00C17602" w:rsidRDefault="00DC67DE" w:rsidP="0029146A">
            <w:pPr>
              <w:jc w:val="center"/>
              <w:cnfStyle w:val="000000100000" w:firstRow="0" w:lastRow="0" w:firstColumn="0" w:lastColumn="0" w:oddVBand="0" w:evenVBand="0" w:oddHBand="1" w:evenHBand="0" w:firstRowFirstColumn="0" w:firstRowLastColumn="0" w:lastRowFirstColumn="0" w:lastRowLastColumn="0"/>
              <w:rPr>
                <w:del w:id="807" w:author="Gu, Xuelin" w:date="2021-03-11T17:44:00Z"/>
                <w:sz w:val="18"/>
                <w:szCs w:val="18"/>
              </w:rPr>
            </w:pPr>
            <w:del w:id="808" w:author="Gu, Xuelin" w:date="2021-03-11T17:44:00Z">
              <w:r w:rsidRPr="00F1359C" w:rsidDel="00C17602">
                <w:rPr>
                  <w:sz w:val="18"/>
                  <w:szCs w:val="18"/>
                </w:rPr>
                <w:delText>16,270,126</w:delText>
              </w:r>
            </w:del>
          </w:p>
          <w:p w14:paraId="6FF73904" w14:textId="66BC0CC9" w:rsidR="00DC67DE" w:rsidRPr="00F1359C" w:rsidDel="00C17602" w:rsidRDefault="00DC67DE" w:rsidP="0029146A">
            <w:pPr>
              <w:jc w:val="center"/>
              <w:cnfStyle w:val="000000100000" w:firstRow="0" w:lastRow="0" w:firstColumn="0" w:lastColumn="0" w:oddVBand="0" w:evenVBand="0" w:oddHBand="1" w:evenHBand="0" w:firstRowFirstColumn="0" w:firstRowLastColumn="0" w:lastRowFirstColumn="0" w:lastRowLastColumn="0"/>
              <w:rPr>
                <w:del w:id="809" w:author="Gu, Xuelin" w:date="2021-03-11T17:44:00Z"/>
                <w:sz w:val="18"/>
                <w:szCs w:val="18"/>
              </w:rPr>
            </w:pPr>
            <w:del w:id="810" w:author="Gu, Xuelin" w:date="2021-03-11T17:44:00Z">
              <w:r w:rsidRPr="00F1359C" w:rsidDel="00C17602">
                <w:rPr>
                  <w:sz w:val="18"/>
                  <w:szCs w:val="18"/>
                </w:rPr>
                <w:delText>(21,947,569)</w:delText>
              </w:r>
            </w:del>
          </w:p>
        </w:tc>
        <w:tc>
          <w:tcPr>
            <w:tcW w:w="833" w:type="pct"/>
            <w:vAlign w:val="center"/>
            <w:tcPrChange w:id="811" w:author="Gu, Xuelin" w:date="2021-03-11T17:08:00Z">
              <w:tcPr>
                <w:tcW w:w="714" w:type="pct"/>
                <w:vAlign w:val="center"/>
              </w:tcPr>
            </w:tcPrChange>
          </w:tcPr>
          <w:p w14:paraId="742BA622" w14:textId="6F3743EE" w:rsidR="00DC67DE" w:rsidRPr="00F1359C" w:rsidDel="00C17602" w:rsidRDefault="00DC67DE" w:rsidP="0029146A">
            <w:pPr>
              <w:jc w:val="center"/>
              <w:cnfStyle w:val="000000100000" w:firstRow="0" w:lastRow="0" w:firstColumn="0" w:lastColumn="0" w:oddVBand="0" w:evenVBand="0" w:oddHBand="1" w:evenHBand="0" w:firstRowFirstColumn="0" w:firstRowLastColumn="0" w:lastRowFirstColumn="0" w:lastRowLastColumn="0"/>
              <w:rPr>
                <w:del w:id="812" w:author="Gu, Xuelin" w:date="2021-03-11T17:44:00Z"/>
                <w:sz w:val="18"/>
                <w:szCs w:val="18"/>
              </w:rPr>
            </w:pPr>
            <w:del w:id="813" w:author="Gu, Xuelin" w:date="2021-03-11T17:44:00Z">
              <w:r w:rsidRPr="00F1359C" w:rsidDel="00C17602">
                <w:rPr>
                  <w:sz w:val="18"/>
                  <w:szCs w:val="18"/>
                </w:rPr>
                <w:delText>4,532,027</w:delText>
              </w:r>
            </w:del>
          </w:p>
          <w:p w14:paraId="7A534F40" w14:textId="35992B32" w:rsidR="00DC67DE" w:rsidRPr="00F1359C" w:rsidDel="00C17602" w:rsidRDefault="00DC67DE" w:rsidP="0029146A">
            <w:pPr>
              <w:jc w:val="center"/>
              <w:cnfStyle w:val="000000100000" w:firstRow="0" w:lastRow="0" w:firstColumn="0" w:lastColumn="0" w:oddVBand="0" w:evenVBand="0" w:oddHBand="1" w:evenHBand="0" w:firstRowFirstColumn="0" w:firstRowLastColumn="0" w:lastRowFirstColumn="0" w:lastRowLastColumn="0"/>
              <w:rPr>
                <w:del w:id="814" w:author="Gu, Xuelin" w:date="2021-03-11T17:44:00Z"/>
                <w:sz w:val="18"/>
                <w:szCs w:val="18"/>
              </w:rPr>
            </w:pPr>
            <w:del w:id="815" w:author="Gu, Xuelin" w:date="2021-03-11T17:44:00Z">
              <w:r w:rsidRPr="00F1359C" w:rsidDel="00C17602">
                <w:rPr>
                  <w:sz w:val="18"/>
                  <w:szCs w:val="18"/>
                </w:rPr>
                <w:delText>(6,178,763)</w:delText>
              </w:r>
            </w:del>
          </w:p>
        </w:tc>
        <w:tc>
          <w:tcPr>
            <w:tcW w:w="837" w:type="pct"/>
            <w:vAlign w:val="center"/>
            <w:tcPrChange w:id="816" w:author="Gu, Xuelin" w:date="2021-03-11T17:08:00Z">
              <w:tcPr>
                <w:tcW w:w="717" w:type="pct"/>
                <w:vAlign w:val="center"/>
              </w:tcPr>
            </w:tcPrChange>
          </w:tcPr>
          <w:p w14:paraId="12F28289" w14:textId="5B011B6E" w:rsidR="00DC67DE" w:rsidRPr="00F1359C" w:rsidDel="00C17602" w:rsidRDefault="00DC67DE" w:rsidP="0029146A">
            <w:pPr>
              <w:jc w:val="center"/>
              <w:cnfStyle w:val="000000100000" w:firstRow="0" w:lastRow="0" w:firstColumn="0" w:lastColumn="0" w:oddVBand="0" w:evenVBand="0" w:oddHBand="1" w:evenHBand="0" w:firstRowFirstColumn="0" w:firstRowLastColumn="0" w:lastRowFirstColumn="0" w:lastRowLastColumn="0"/>
              <w:rPr>
                <w:del w:id="817" w:author="Gu, Xuelin" w:date="2021-03-11T17:44:00Z"/>
                <w:sz w:val="18"/>
                <w:szCs w:val="18"/>
              </w:rPr>
            </w:pPr>
            <w:del w:id="818" w:author="Gu, Xuelin" w:date="2021-03-11T17:44:00Z">
              <w:r w:rsidRPr="00F1359C" w:rsidDel="00C17602">
                <w:rPr>
                  <w:sz w:val="18"/>
                  <w:szCs w:val="18"/>
                </w:rPr>
                <w:delText>5,354,425</w:delText>
              </w:r>
            </w:del>
          </w:p>
          <w:p w14:paraId="691453BE" w14:textId="73D4DEDD" w:rsidR="00DC67DE" w:rsidRPr="00F1359C" w:rsidDel="00C17602" w:rsidRDefault="00DC67DE" w:rsidP="0029146A">
            <w:pPr>
              <w:jc w:val="center"/>
              <w:cnfStyle w:val="000000100000" w:firstRow="0" w:lastRow="0" w:firstColumn="0" w:lastColumn="0" w:oddVBand="0" w:evenVBand="0" w:oddHBand="1" w:evenHBand="0" w:firstRowFirstColumn="0" w:firstRowLastColumn="0" w:lastRowFirstColumn="0" w:lastRowLastColumn="0"/>
              <w:rPr>
                <w:del w:id="819" w:author="Gu, Xuelin" w:date="2021-03-11T17:44:00Z"/>
                <w:sz w:val="18"/>
                <w:szCs w:val="18"/>
              </w:rPr>
            </w:pPr>
            <w:del w:id="820" w:author="Gu, Xuelin" w:date="2021-03-11T17:44:00Z">
              <w:r w:rsidRPr="00F1359C" w:rsidDel="00C17602">
                <w:rPr>
                  <w:sz w:val="18"/>
                  <w:szCs w:val="18"/>
                </w:rPr>
                <w:delText>(6,297,897)</w:delText>
              </w:r>
            </w:del>
          </w:p>
        </w:tc>
        <w:tc>
          <w:tcPr>
            <w:tcW w:w="833" w:type="pct"/>
            <w:vAlign w:val="center"/>
            <w:tcPrChange w:id="821" w:author="Gu, Xuelin" w:date="2021-03-11T17:08:00Z">
              <w:tcPr>
                <w:tcW w:w="714" w:type="pct"/>
                <w:vAlign w:val="center"/>
              </w:tcPr>
            </w:tcPrChange>
          </w:tcPr>
          <w:p w14:paraId="17F61985" w14:textId="0EDB670E" w:rsidR="00DC67DE" w:rsidRPr="00F1359C" w:rsidDel="00C17602" w:rsidRDefault="00DC67DE" w:rsidP="00E60EEE">
            <w:pPr>
              <w:jc w:val="center"/>
              <w:cnfStyle w:val="000000100000" w:firstRow="0" w:lastRow="0" w:firstColumn="0" w:lastColumn="0" w:oddVBand="0" w:evenVBand="0" w:oddHBand="1" w:evenHBand="0" w:firstRowFirstColumn="0" w:firstRowLastColumn="0" w:lastRowFirstColumn="0" w:lastRowLastColumn="0"/>
              <w:rPr>
                <w:del w:id="822" w:author="Gu, Xuelin" w:date="2021-03-11T17:44:00Z"/>
                <w:sz w:val="18"/>
                <w:szCs w:val="18"/>
              </w:rPr>
            </w:pPr>
            <w:del w:id="823" w:author="Gu, Xuelin" w:date="2021-03-11T17:44:00Z">
              <w:r w:rsidRPr="00F1359C" w:rsidDel="00C17602">
                <w:rPr>
                  <w:sz w:val="18"/>
                  <w:szCs w:val="18"/>
                </w:rPr>
                <w:delText>27.79</w:delText>
              </w:r>
            </w:del>
          </w:p>
          <w:p w14:paraId="6982F4C5" w14:textId="212A74B3" w:rsidR="00DC67DE" w:rsidRPr="00F1359C" w:rsidDel="00C17602" w:rsidRDefault="00DC67DE" w:rsidP="00E60EEE">
            <w:pPr>
              <w:jc w:val="center"/>
              <w:cnfStyle w:val="000000100000" w:firstRow="0" w:lastRow="0" w:firstColumn="0" w:lastColumn="0" w:oddVBand="0" w:evenVBand="0" w:oddHBand="1" w:evenHBand="0" w:firstRowFirstColumn="0" w:firstRowLastColumn="0" w:lastRowFirstColumn="0" w:lastRowLastColumn="0"/>
              <w:rPr>
                <w:del w:id="824" w:author="Gu, Xuelin" w:date="2021-03-11T17:44:00Z"/>
                <w:sz w:val="18"/>
                <w:szCs w:val="18"/>
              </w:rPr>
            </w:pPr>
            <w:del w:id="825" w:author="Gu, Xuelin" w:date="2021-03-11T17:44:00Z">
              <w:r w:rsidRPr="00F1359C" w:rsidDel="00C17602">
                <w:rPr>
                  <w:sz w:val="18"/>
                  <w:szCs w:val="18"/>
                </w:rPr>
                <w:delText>(26.74)</w:delText>
              </w:r>
            </w:del>
          </w:p>
        </w:tc>
        <w:tc>
          <w:tcPr>
            <w:tcW w:w="833" w:type="pct"/>
            <w:vAlign w:val="center"/>
            <w:tcPrChange w:id="826" w:author="Gu, Xuelin" w:date="2021-03-11T17:08:00Z">
              <w:tcPr>
                <w:tcW w:w="714" w:type="pct"/>
                <w:vAlign w:val="center"/>
              </w:tcPr>
            </w:tcPrChange>
          </w:tcPr>
          <w:p w14:paraId="47664087" w14:textId="48D994AD" w:rsidR="00DC67DE" w:rsidRPr="00F1359C" w:rsidDel="00C17602" w:rsidRDefault="00DC67DE" w:rsidP="00E60EEE">
            <w:pPr>
              <w:jc w:val="center"/>
              <w:cnfStyle w:val="000000100000" w:firstRow="0" w:lastRow="0" w:firstColumn="0" w:lastColumn="0" w:oddVBand="0" w:evenVBand="0" w:oddHBand="1" w:evenHBand="0" w:firstRowFirstColumn="0" w:firstRowLastColumn="0" w:lastRowFirstColumn="0" w:lastRowLastColumn="0"/>
              <w:rPr>
                <w:del w:id="827" w:author="Gu, Xuelin" w:date="2021-03-11T17:44:00Z"/>
                <w:sz w:val="18"/>
                <w:szCs w:val="18"/>
              </w:rPr>
            </w:pPr>
            <w:del w:id="828" w:author="Gu, Xuelin" w:date="2021-03-11T17:44:00Z">
              <w:r w:rsidRPr="00F1359C" w:rsidDel="00C17602">
                <w:rPr>
                  <w:sz w:val="18"/>
                  <w:szCs w:val="18"/>
                </w:rPr>
                <w:delText>7.74</w:delText>
              </w:r>
            </w:del>
          </w:p>
          <w:p w14:paraId="206DC705" w14:textId="7A3BD94C" w:rsidR="00DC67DE" w:rsidRPr="00F1359C" w:rsidDel="00C17602" w:rsidRDefault="00DC67DE" w:rsidP="00E60EEE">
            <w:pPr>
              <w:jc w:val="center"/>
              <w:cnfStyle w:val="000000100000" w:firstRow="0" w:lastRow="0" w:firstColumn="0" w:lastColumn="0" w:oddVBand="0" w:evenVBand="0" w:oddHBand="1" w:evenHBand="0" w:firstRowFirstColumn="0" w:firstRowLastColumn="0" w:lastRowFirstColumn="0" w:lastRowLastColumn="0"/>
              <w:rPr>
                <w:del w:id="829" w:author="Gu, Xuelin" w:date="2021-03-11T17:44:00Z"/>
                <w:sz w:val="18"/>
                <w:szCs w:val="18"/>
              </w:rPr>
            </w:pPr>
            <w:del w:id="830" w:author="Gu, Xuelin" w:date="2021-03-11T17:44:00Z">
              <w:r w:rsidRPr="00F1359C" w:rsidDel="00C17602">
                <w:rPr>
                  <w:sz w:val="18"/>
                  <w:szCs w:val="18"/>
                </w:rPr>
                <w:delText>(7.53)</w:delText>
              </w:r>
            </w:del>
          </w:p>
        </w:tc>
      </w:tr>
      <w:tr w:rsidR="00DC67DE" w:rsidRPr="00F1359C" w:rsidDel="00C17602" w14:paraId="6040978A" w14:textId="63925593" w:rsidTr="00DC67DE">
        <w:trPr>
          <w:trHeight w:hRule="exact" w:val="720"/>
          <w:del w:id="831" w:author="Gu, Xuelin" w:date="2021-03-11T17:44:00Z"/>
          <w:trPrChange w:id="832" w:author="Gu, Xuelin" w:date="2021-03-11T17:08:00Z">
            <w:trPr>
              <w:gridAfter w:val="0"/>
              <w:wAfter w:w="714" w:type="pct"/>
              <w:trHeight w:hRule="exact" w:val="720"/>
            </w:trPr>
          </w:trPrChange>
        </w:trPr>
        <w:tc>
          <w:tcPr>
            <w:cnfStyle w:val="001000000000" w:firstRow="0" w:lastRow="0" w:firstColumn="1" w:lastColumn="0" w:oddVBand="0" w:evenVBand="0" w:oddHBand="0" w:evenHBand="0" w:firstRowFirstColumn="0" w:firstRowLastColumn="0" w:lastRowFirstColumn="0" w:lastRowLastColumn="0"/>
            <w:tcW w:w="832" w:type="pct"/>
            <w:vAlign w:val="center"/>
            <w:tcPrChange w:id="833" w:author="Gu, Xuelin" w:date="2021-03-11T17:08:00Z">
              <w:tcPr>
                <w:tcW w:w="713" w:type="pct"/>
                <w:vAlign w:val="center"/>
              </w:tcPr>
            </w:tcPrChange>
          </w:tcPr>
          <w:p w14:paraId="0C64D045" w14:textId="41693405" w:rsidR="00DC67DE" w:rsidRPr="00F1359C" w:rsidDel="00C17602" w:rsidRDefault="00DC67DE" w:rsidP="0029146A">
            <w:pPr>
              <w:jc w:val="center"/>
              <w:rPr>
                <w:del w:id="834" w:author="Gu, Xuelin" w:date="2021-03-11T17:44:00Z"/>
                <w:sz w:val="18"/>
                <w:szCs w:val="18"/>
              </w:rPr>
            </w:pPr>
            <w:del w:id="835" w:author="Gu, Xuelin" w:date="2021-03-11T17:44:00Z">
              <w:r w:rsidRPr="00F1359C" w:rsidDel="00C17602">
                <w:rPr>
                  <w:sz w:val="18"/>
                  <w:szCs w:val="18"/>
                </w:rPr>
                <w:delText>Cumulative deaths</w:delText>
              </w:r>
            </w:del>
          </w:p>
        </w:tc>
        <w:tc>
          <w:tcPr>
            <w:tcW w:w="833" w:type="pct"/>
            <w:vAlign w:val="center"/>
            <w:tcPrChange w:id="836" w:author="Gu, Xuelin" w:date="2021-03-11T17:08:00Z">
              <w:tcPr>
                <w:tcW w:w="714" w:type="pct"/>
                <w:vAlign w:val="center"/>
              </w:tcPr>
            </w:tcPrChange>
          </w:tcPr>
          <w:p w14:paraId="358E655C" w14:textId="47BBDCD7"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837" w:author="Gu, Xuelin" w:date="2021-03-11T17:44:00Z"/>
                <w:sz w:val="18"/>
                <w:szCs w:val="18"/>
              </w:rPr>
            </w:pPr>
            <w:del w:id="838" w:author="Gu, Xuelin" w:date="2021-03-11T17:44:00Z">
              <w:r w:rsidRPr="00F1359C" w:rsidDel="00C17602">
                <w:rPr>
                  <w:sz w:val="18"/>
                  <w:szCs w:val="18"/>
                </w:rPr>
                <w:delText>-</w:delText>
              </w:r>
            </w:del>
          </w:p>
        </w:tc>
        <w:tc>
          <w:tcPr>
            <w:tcW w:w="833" w:type="pct"/>
            <w:vAlign w:val="center"/>
            <w:tcPrChange w:id="839" w:author="Gu, Xuelin" w:date="2021-03-11T17:08:00Z">
              <w:tcPr>
                <w:tcW w:w="714" w:type="pct"/>
                <w:vAlign w:val="center"/>
              </w:tcPr>
            </w:tcPrChange>
          </w:tcPr>
          <w:p w14:paraId="3E3DE7FC" w14:textId="52D400A7"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840" w:author="Gu, Xuelin" w:date="2021-03-11T17:44:00Z"/>
                <w:sz w:val="18"/>
                <w:szCs w:val="18"/>
              </w:rPr>
            </w:pPr>
            <w:del w:id="841" w:author="Gu, Xuelin" w:date="2021-03-11T17:44:00Z">
              <w:r w:rsidRPr="00F1359C" w:rsidDel="00C17602">
                <w:rPr>
                  <w:sz w:val="18"/>
                  <w:szCs w:val="18"/>
                </w:rPr>
                <w:delText>63,112</w:delText>
              </w:r>
            </w:del>
          </w:p>
          <w:p w14:paraId="32D3522A" w14:textId="27A73E16"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842" w:author="Gu, Xuelin" w:date="2021-03-11T17:44:00Z"/>
                <w:sz w:val="18"/>
                <w:szCs w:val="18"/>
              </w:rPr>
            </w:pPr>
            <w:del w:id="843" w:author="Gu, Xuelin" w:date="2021-03-11T17:44:00Z">
              <w:r w:rsidRPr="00F1359C" w:rsidDel="00C17602">
                <w:rPr>
                  <w:sz w:val="18"/>
                  <w:szCs w:val="18"/>
                </w:rPr>
                <w:delText>(88,378)</w:delText>
              </w:r>
            </w:del>
          </w:p>
        </w:tc>
        <w:tc>
          <w:tcPr>
            <w:tcW w:w="837" w:type="pct"/>
            <w:vAlign w:val="center"/>
            <w:tcPrChange w:id="844" w:author="Gu, Xuelin" w:date="2021-03-11T17:08:00Z">
              <w:tcPr>
                <w:tcW w:w="717" w:type="pct"/>
                <w:vAlign w:val="center"/>
              </w:tcPr>
            </w:tcPrChange>
          </w:tcPr>
          <w:p w14:paraId="42A089C7" w14:textId="2D73978B"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845" w:author="Gu, Xuelin" w:date="2021-03-11T17:44:00Z"/>
                <w:sz w:val="18"/>
                <w:szCs w:val="18"/>
              </w:rPr>
            </w:pPr>
            <w:del w:id="846" w:author="Gu, Xuelin" w:date="2021-03-11T17:44:00Z">
              <w:r w:rsidRPr="00F1359C" w:rsidDel="00C17602">
                <w:rPr>
                  <w:sz w:val="18"/>
                  <w:szCs w:val="18"/>
                </w:rPr>
                <w:delText>34,771</w:delText>
              </w:r>
            </w:del>
          </w:p>
          <w:p w14:paraId="7003E3A1" w14:textId="21F6E17D" w:rsidR="00DC67DE" w:rsidRPr="00F1359C" w:rsidDel="00C17602" w:rsidRDefault="00DC67DE" w:rsidP="0029146A">
            <w:pPr>
              <w:jc w:val="center"/>
              <w:cnfStyle w:val="000000000000" w:firstRow="0" w:lastRow="0" w:firstColumn="0" w:lastColumn="0" w:oddVBand="0" w:evenVBand="0" w:oddHBand="0" w:evenHBand="0" w:firstRowFirstColumn="0" w:firstRowLastColumn="0" w:lastRowFirstColumn="0" w:lastRowLastColumn="0"/>
              <w:rPr>
                <w:del w:id="847" w:author="Gu, Xuelin" w:date="2021-03-11T17:44:00Z"/>
                <w:sz w:val="18"/>
                <w:szCs w:val="18"/>
              </w:rPr>
            </w:pPr>
            <w:del w:id="848" w:author="Gu, Xuelin" w:date="2021-03-11T17:44:00Z">
              <w:r w:rsidRPr="00F1359C" w:rsidDel="00C17602">
                <w:rPr>
                  <w:sz w:val="18"/>
                  <w:szCs w:val="18"/>
                </w:rPr>
                <w:delText>(44,231)</w:delText>
              </w:r>
            </w:del>
          </w:p>
        </w:tc>
        <w:tc>
          <w:tcPr>
            <w:tcW w:w="833" w:type="pct"/>
            <w:vAlign w:val="center"/>
            <w:tcPrChange w:id="849" w:author="Gu, Xuelin" w:date="2021-03-11T17:08:00Z">
              <w:tcPr>
                <w:tcW w:w="714" w:type="pct"/>
                <w:vAlign w:val="center"/>
              </w:tcPr>
            </w:tcPrChange>
          </w:tcPr>
          <w:p w14:paraId="58288094" w14:textId="72D23C3B" w:rsidR="00DC67DE" w:rsidRPr="00F1359C" w:rsidDel="00C17602" w:rsidRDefault="00DC67DE" w:rsidP="00E60EEE">
            <w:pPr>
              <w:jc w:val="center"/>
              <w:cnfStyle w:val="000000000000" w:firstRow="0" w:lastRow="0" w:firstColumn="0" w:lastColumn="0" w:oddVBand="0" w:evenVBand="0" w:oddHBand="0" w:evenHBand="0" w:firstRowFirstColumn="0" w:firstRowLastColumn="0" w:lastRowFirstColumn="0" w:lastRowLastColumn="0"/>
              <w:rPr>
                <w:del w:id="850" w:author="Gu, Xuelin" w:date="2021-03-11T17:44:00Z"/>
                <w:sz w:val="18"/>
                <w:szCs w:val="18"/>
              </w:rPr>
            </w:pPr>
            <w:del w:id="851" w:author="Gu, Xuelin" w:date="2021-03-11T17:44:00Z">
              <w:r w:rsidRPr="00F1359C" w:rsidDel="00C17602">
                <w:rPr>
                  <w:sz w:val="18"/>
                  <w:szCs w:val="18"/>
                </w:rPr>
                <w:delText>-</w:delText>
              </w:r>
            </w:del>
          </w:p>
        </w:tc>
        <w:tc>
          <w:tcPr>
            <w:tcW w:w="833" w:type="pct"/>
            <w:vAlign w:val="center"/>
            <w:tcPrChange w:id="852" w:author="Gu, Xuelin" w:date="2021-03-11T17:08:00Z">
              <w:tcPr>
                <w:tcW w:w="714" w:type="pct"/>
                <w:vAlign w:val="center"/>
              </w:tcPr>
            </w:tcPrChange>
          </w:tcPr>
          <w:p w14:paraId="117F5411" w14:textId="4FC34853" w:rsidR="00DC67DE" w:rsidRPr="00F1359C" w:rsidDel="00C17602" w:rsidRDefault="00DC67DE" w:rsidP="00E60EEE">
            <w:pPr>
              <w:jc w:val="center"/>
              <w:cnfStyle w:val="000000000000" w:firstRow="0" w:lastRow="0" w:firstColumn="0" w:lastColumn="0" w:oddVBand="0" w:evenVBand="0" w:oddHBand="0" w:evenHBand="0" w:firstRowFirstColumn="0" w:firstRowLastColumn="0" w:lastRowFirstColumn="0" w:lastRowLastColumn="0"/>
              <w:rPr>
                <w:del w:id="853" w:author="Gu, Xuelin" w:date="2021-03-11T17:44:00Z"/>
                <w:sz w:val="18"/>
                <w:szCs w:val="18"/>
              </w:rPr>
            </w:pPr>
            <w:del w:id="854" w:author="Gu, Xuelin" w:date="2021-03-11T17:44:00Z">
              <w:r w:rsidRPr="00F1359C" w:rsidDel="00C17602">
                <w:rPr>
                  <w:sz w:val="18"/>
                  <w:szCs w:val="18"/>
                </w:rPr>
                <w:delText>3.62</w:delText>
              </w:r>
            </w:del>
          </w:p>
          <w:p w14:paraId="6B315D82" w14:textId="3B23B2E2" w:rsidR="00DC67DE" w:rsidRPr="00F1359C" w:rsidDel="00C17602" w:rsidRDefault="00DC67DE" w:rsidP="00E60EEE">
            <w:pPr>
              <w:jc w:val="center"/>
              <w:cnfStyle w:val="000000000000" w:firstRow="0" w:lastRow="0" w:firstColumn="0" w:lastColumn="0" w:oddVBand="0" w:evenVBand="0" w:oddHBand="0" w:evenHBand="0" w:firstRowFirstColumn="0" w:firstRowLastColumn="0" w:lastRowFirstColumn="0" w:lastRowLastColumn="0"/>
              <w:rPr>
                <w:del w:id="855" w:author="Gu, Xuelin" w:date="2021-03-11T17:44:00Z"/>
                <w:sz w:val="18"/>
                <w:szCs w:val="18"/>
              </w:rPr>
            </w:pPr>
            <w:del w:id="856" w:author="Gu, Xuelin" w:date="2021-03-11T17:44:00Z">
              <w:r w:rsidRPr="00F1359C" w:rsidDel="00C17602">
                <w:rPr>
                  <w:sz w:val="18"/>
                  <w:szCs w:val="18"/>
                </w:rPr>
                <w:delText>(3.99)</w:delText>
              </w:r>
            </w:del>
          </w:p>
        </w:tc>
      </w:tr>
    </w:tbl>
    <w:p w14:paraId="602853AA" w14:textId="7FE9E18F" w:rsidR="00E57613" w:rsidDel="00C17602" w:rsidRDefault="00E57613" w:rsidP="00E57613">
      <w:pPr>
        <w:pStyle w:val="aa"/>
        <w:jc w:val="both"/>
        <w:rPr>
          <w:del w:id="857" w:author="Gu, Xuelin" w:date="2021-03-11T17:44:00Z"/>
          <w:sz w:val="18"/>
          <w:szCs w:val="18"/>
        </w:rPr>
      </w:pPr>
    </w:p>
    <w:p w14:paraId="17126A65" w14:textId="59336B91" w:rsidR="000503B3" w:rsidRPr="00F1359C" w:rsidDel="00C17602" w:rsidRDefault="004C71BC" w:rsidP="007050DB">
      <w:pPr>
        <w:pStyle w:val="aa"/>
        <w:numPr>
          <w:ilvl w:val="0"/>
          <w:numId w:val="15"/>
        </w:numPr>
        <w:jc w:val="both"/>
        <w:rPr>
          <w:del w:id="858" w:author="Gu, Xuelin" w:date="2021-03-11T17:44:00Z"/>
          <w:sz w:val="18"/>
          <w:szCs w:val="18"/>
        </w:rPr>
      </w:pPr>
      <w:del w:id="859" w:author="Gu, Xuelin" w:date="2021-03-11T17:44:00Z">
        <w:r w:rsidRPr="00F1359C" w:rsidDel="00C17602">
          <w:rPr>
            <w:sz w:val="18"/>
            <w:szCs w:val="18"/>
          </w:rPr>
          <w:delText>Projected total count includes both reported as well as unreported values.</w:delText>
        </w:r>
      </w:del>
    </w:p>
    <w:p w14:paraId="4BC9DC6F" w14:textId="619120DD" w:rsidR="005B10BD" w:rsidRPr="00F1359C" w:rsidDel="00C17602" w:rsidRDefault="004C71BC" w:rsidP="00BD1B18">
      <w:pPr>
        <w:pStyle w:val="aa"/>
        <w:numPr>
          <w:ilvl w:val="0"/>
          <w:numId w:val="15"/>
        </w:numPr>
        <w:jc w:val="both"/>
        <w:rPr>
          <w:del w:id="860" w:author="Gu, Xuelin" w:date="2021-03-11T17:44:00Z"/>
          <w:sz w:val="18"/>
          <w:szCs w:val="18"/>
        </w:rPr>
      </w:pPr>
      <w:del w:id="861" w:author="Gu, Xuelin" w:date="2021-03-11T17:44:00Z">
        <w:r w:rsidRPr="00F1359C" w:rsidDel="00C17602">
          <w:rPr>
            <w:sz w:val="18"/>
            <w:szCs w:val="18"/>
          </w:rPr>
          <w:delText>Observed total count represents only reported values</w:delText>
        </w:r>
        <w:r w:rsidR="005B10BD" w:rsidRPr="00F1359C" w:rsidDel="00C17602">
          <w:rPr>
            <w:sz w:val="18"/>
            <w:szCs w:val="18"/>
          </w:rPr>
          <w:delText>.</w:delText>
        </w:r>
      </w:del>
    </w:p>
    <w:p w14:paraId="6603A93E" w14:textId="3EEB4590" w:rsidR="000503B3" w:rsidRPr="00F1359C" w:rsidDel="00C17602" w:rsidRDefault="005B10BD" w:rsidP="00BD1B18">
      <w:pPr>
        <w:pStyle w:val="aa"/>
        <w:numPr>
          <w:ilvl w:val="0"/>
          <w:numId w:val="15"/>
        </w:numPr>
        <w:jc w:val="both"/>
        <w:rPr>
          <w:del w:id="862" w:author="Gu, Xuelin" w:date="2021-03-11T17:44:00Z"/>
          <w:sz w:val="18"/>
          <w:szCs w:val="18"/>
        </w:rPr>
      </w:pPr>
      <w:del w:id="863" w:author="Gu, Xuelin" w:date="2021-03-11T17:44:00Z">
        <w:r w:rsidRPr="00F1359C" w:rsidDel="00C17602">
          <w:rPr>
            <w:sz w:val="18"/>
            <w:szCs w:val="18"/>
          </w:rPr>
          <w:delText>Defined as projected total/observed reported counts, where total is the sum of reported and unreported cases.</w:delText>
        </w:r>
      </w:del>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990652">
          <w:pgSz w:w="15840" w:h="12240" w:orient="landscape"/>
          <w:pgMar w:top="720" w:right="720" w:bottom="720" w:left="720" w:header="0" w:footer="1134" w:gutter="0"/>
          <w:lnNumType w:countBy="1" w:restart="continuous"/>
          <w:cols w:space="720"/>
          <w:docGrid w:linePitch="326"/>
        </w:sectPr>
      </w:pPr>
    </w:p>
    <w:p w14:paraId="3097EC69" w14:textId="77777777" w:rsidR="006C448E" w:rsidRDefault="006C448E" w:rsidP="006C448E">
      <w:pPr>
        <w:tabs>
          <w:tab w:val="left" w:pos="4521"/>
        </w:tabs>
        <w:rPr>
          <w:noProof/>
        </w:rPr>
        <w:sectPr w:rsidR="006C448E" w:rsidSect="007B621F">
          <w:type w:val="continuous"/>
          <w:pgSz w:w="12240" w:h="15840"/>
          <w:pgMar w:top="1134" w:right="1134" w:bottom="1693" w:left="1134" w:header="0" w:footer="1134" w:gutter="0"/>
          <w:lnNumType w:countBy="1" w:restart="continuous"/>
          <w:cols w:space="720"/>
          <w:docGrid w:linePitch="326"/>
        </w:sectPr>
      </w:pPr>
      <w:r>
        <w:rPr>
          <w:noProof/>
        </w:rPr>
        <w:lastRenderedPageBreak/>
        <w:tab/>
      </w:r>
    </w:p>
    <w:p w14:paraId="22946EAB" w14:textId="24446813" w:rsidR="006C448E" w:rsidRDefault="006C448E" w:rsidP="006C448E">
      <w:pPr>
        <w:tabs>
          <w:tab w:val="left" w:pos="4521"/>
        </w:tabs>
        <w:rPr>
          <w:i/>
          <w:iCs/>
        </w:rPr>
      </w:pPr>
      <w:r w:rsidRPr="006C448E">
        <w:rPr>
          <w:i/>
          <w:iCs/>
        </w:rPr>
        <w:t>REFERENCES</w:t>
      </w:r>
    </w:p>
    <w:p w14:paraId="6F5965C2" w14:textId="77777777" w:rsidR="006C448E" w:rsidRDefault="006C448E" w:rsidP="006C448E">
      <w:pPr>
        <w:tabs>
          <w:tab w:val="left" w:pos="4521"/>
        </w:tabs>
        <w:rPr>
          <w:i/>
          <w:iCs/>
        </w:rPr>
      </w:pPr>
    </w:p>
    <w:p w14:paraId="0D001133" w14:textId="77777777" w:rsidR="00962F61" w:rsidRPr="00962F61" w:rsidRDefault="006C448E" w:rsidP="00962F61">
      <w:pPr>
        <w:pStyle w:val="af3"/>
        <w:rPr>
          <w:rFonts w:ascii="Times New Roman" w:hAnsi="Times New Roman" w:cs="Times New Roman"/>
        </w:rPr>
      </w:pPr>
      <w:r>
        <w:rPr>
          <w:i/>
          <w:iCs/>
        </w:rPr>
        <w:fldChar w:fldCharType="begin"/>
      </w:r>
      <w:r w:rsidR="00962F61">
        <w:rPr>
          <w:i/>
          <w:iCs/>
        </w:rPr>
        <w:instrText xml:space="preserve"> ADDIN ZOTERO_BIBL {"uncited":[],"omitted":[],"custom":[]} CSL_BIBLIOGRAPHY </w:instrText>
      </w:r>
      <w:r>
        <w:rPr>
          <w:i/>
          <w:iCs/>
        </w:rPr>
        <w:fldChar w:fldCharType="separate"/>
      </w:r>
      <w:r w:rsidR="00962F61" w:rsidRPr="00962F61">
        <w:rPr>
          <w:rFonts w:ascii="Times New Roman" w:hAnsi="Times New Roman" w:cs="Times New Roman"/>
        </w:rPr>
        <w:t xml:space="preserve">1. </w:t>
      </w:r>
      <w:r w:rsidR="00962F61" w:rsidRPr="00962F61">
        <w:rPr>
          <w:rFonts w:ascii="Times New Roman" w:hAnsi="Times New Roman" w:cs="Times New Roman"/>
        </w:rPr>
        <w:tab/>
        <w:t>Mayo Clinic. Coronavirus disease 2019 (COVID-19)—Symptoms and causes [Internet]. 2020 [cited 2020 May 21]. Available from: https://www.mayoclinic.org/diseases-conditions/coronavirus/symptoms-causes/syc-20479963</w:t>
      </w:r>
    </w:p>
    <w:p w14:paraId="56A09AE2"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 </w:t>
      </w:r>
      <w:r w:rsidRPr="00962F61">
        <w:rPr>
          <w:rFonts w:ascii="Times New Roman" w:hAnsi="Times New Roman" w:cs="Times New Roman"/>
        </w:rPr>
        <w:tab/>
        <w:t>Wikipedia. Coronavirus disease 2019 [Internet]. [cited 2020 Aug 3]. Available from: https://en.wikipedia.org/wiki/Coronavirus_disease_2019</w:t>
      </w:r>
    </w:p>
    <w:p w14:paraId="6A62A345"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 </w:t>
      </w:r>
      <w:r w:rsidRPr="00962F61">
        <w:rPr>
          <w:rFonts w:ascii="Times New Roman" w:hAnsi="Times New Roman" w:cs="Times New Roman"/>
        </w:rPr>
        <w:tab/>
        <w:t>Aiyar S. Covid-19 has exposed India’s failure to deliver even the most basic obligations to its people [Internet]. CNN. 2020 [cited 2020 Aug 3]. Available from: https://www.cnn.com/2020/07/18/opinions/india-coronavirus-failures-opinion-intl-hnk/index.html</w:t>
      </w:r>
    </w:p>
    <w:p w14:paraId="651E7FBB"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4. </w:t>
      </w:r>
      <w:r w:rsidRPr="00962F61">
        <w:rPr>
          <w:rFonts w:ascii="Times New Roman" w:hAnsi="Times New Roman" w:cs="Times New Roman"/>
        </w:rPr>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5E1717D3"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5. </w:t>
      </w:r>
      <w:r w:rsidRPr="00962F61">
        <w:rPr>
          <w:rFonts w:ascii="Times New Roman" w:hAnsi="Times New Roman" w:cs="Times New Roman"/>
        </w:rPr>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36F9F343"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6. </w:t>
      </w:r>
      <w:r w:rsidRPr="00962F61">
        <w:rPr>
          <w:rFonts w:ascii="Times New Roman" w:hAnsi="Times New Roman" w:cs="Times New Roman"/>
        </w:rPr>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2DF6239D"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7. </w:t>
      </w:r>
      <w:r w:rsidRPr="00962F61">
        <w:rPr>
          <w:rFonts w:ascii="Times New Roman" w:hAnsi="Times New Roman" w:cs="Times New Roman"/>
        </w:rPr>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56C10272"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8. </w:t>
      </w:r>
      <w:r w:rsidRPr="00962F61">
        <w:rPr>
          <w:rFonts w:ascii="Times New Roman" w:hAnsi="Times New Roman" w:cs="Times New Roman"/>
        </w:rPr>
        <w:tab/>
        <w:t xml:space="preserve">Tang L, Zhou Y, Wang L, Purkayastha S, Zhang L, He J, et al. A Review of Multi‐Compartment Infectious Disease Models. Int Stat Rev. 2020 Aug 3;insr.12402. </w:t>
      </w:r>
    </w:p>
    <w:p w14:paraId="4587A309"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9. </w:t>
      </w:r>
      <w:r w:rsidRPr="00962F61">
        <w:rPr>
          <w:rFonts w:ascii="Times New Roman" w:hAnsi="Times New Roman" w:cs="Times New Roman"/>
        </w:rPr>
        <w:tab/>
        <w:t xml:space="preserve">Kermack WO, McKendrick AG. Contributions to the mathematical theory of epidemics—I. Bull Math Biol. 1991 Mar;53(1–2):33–55. </w:t>
      </w:r>
    </w:p>
    <w:p w14:paraId="7F865F04"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lastRenderedPageBreak/>
        <w:t xml:space="preserve">10. </w:t>
      </w:r>
      <w:r w:rsidRPr="00962F61">
        <w:rPr>
          <w:rFonts w:ascii="Times New Roman" w:hAnsi="Times New Roman" w:cs="Times New Roman"/>
        </w:rPr>
        <w:tab/>
        <w:t>Song PX, Wang L, Zhou Y, He J, Zhu B, Wang F, et al. An epidemiological forecast model and software assessing interventions on COVID-19 epidemic in China. medRxiv [Internet]. 2020; Available from: https://www.medrxiv.org/content/10.1101/2020.02.29.20029421v1</w:t>
      </w:r>
    </w:p>
    <w:p w14:paraId="60F818FB"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1. </w:t>
      </w:r>
      <w:r w:rsidRPr="00962F61">
        <w:rPr>
          <w:rFonts w:ascii="Times New Roman" w:hAnsi="Times New Roman" w:cs="Times New Roman"/>
        </w:rPr>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28E35131"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2. </w:t>
      </w:r>
      <w:r w:rsidRPr="00962F61">
        <w:rPr>
          <w:rFonts w:ascii="Times New Roman" w:hAnsi="Times New Roman" w:cs="Times New Roman"/>
        </w:rPr>
        <w:tab/>
        <w:t xml:space="preserve">Wu JT, Leung K, Leung GM. Nowcasting and forecasting the potential domestic and international spread of the 2019-nCoV outbreak originating in Wuhan, China: a modelling study. The Lancet. 2020 Feb;395(10225):689–97. </w:t>
      </w:r>
    </w:p>
    <w:p w14:paraId="33AE8FE1"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3. </w:t>
      </w:r>
      <w:r w:rsidRPr="00962F61">
        <w:rPr>
          <w:rFonts w:ascii="Times New Roman" w:hAnsi="Times New Roman" w:cs="Times New Roman"/>
        </w:rPr>
        <w:tab/>
        <w:t>Hao X, Cheng S, Wu D, Wu T, Lin X, Wang C. Reconstruction of the full transmission dynamics of COVID-19 in Wuhan. Nature [Internet]. 2020 Jul 16 [cited 2020 Aug 18]; Available from: http://www.nature.com/articles/s41586-020-2554-8</w:t>
      </w:r>
    </w:p>
    <w:p w14:paraId="4AD284BA"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4. </w:t>
      </w:r>
      <w:r w:rsidRPr="00962F61">
        <w:rPr>
          <w:rFonts w:ascii="Times New Roman" w:hAnsi="Times New Roman" w:cs="Times New Roman"/>
        </w:rPr>
        <w:tab/>
        <w:t xml:space="preserve">Bai Y, Yao L, Wei T, Tian F, Jin D-Y, Chen L, et al. Presumed Asymptomatic Carrier Transmission of COVID-19. JAMA. 2020 Apr 14;323(14):1406. </w:t>
      </w:r>
    </w:p>
    <w:p w14:paraId="093AB32F"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5. </w:t>
      </w:r>
      <w:r w:rsidRPr="00962F61">
        <w:rPr>
          <w:rFonts w:ascii="Times New Roman" w:hAnsi="Times New Roman" w:cs="Times New Roman"/>
        </w:rPr>
        <w:tab/>
        <w:t xml:space="preserve">Tong Z-D, Tang A, Li K-F, Li P, Wang H-L, Yi J-P, et al. Potential Presymptomatic Transmission of SARS-CoV-2, Zhejiang Province, China, 2020. Emerg Infect Dis. 2020 May;26(5):1052–4. </w:t>
      </w:r>
    </w:p>
    <w:p w14:paraId="2BF8BCDC"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6. </w:t>
      </w:r>
      <w:r w:rsidRPr="00962F61">
        <w:rPr>
          <w:rFonts w:ascii="Times New Roman" w:hAnsi="Times New Roman" w:cs="Times New Roman"/>
        </w:rPr>
        <w:tab/>
        <w:t xml:space="preserve">Bertozzi AL, Franco E, Mohler G, Short MB, Sledge D. The challenges of modeling and forecasting the spread of COVID-19. Proc Natl Acad Sci. 2020 Jul 2;202006520. </w:t>
      </w:r>
    </w:p>
    <w:p w14:paraId="007212E7"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7. </w:t>
      </w:r>
      <w:r w:rsidRPr="00962F61">
        <w:rPr>
          <w:rFonts w:ascii="Times New Roman" w:hAnsi="Times New Roman" w:cs="Times New Roman"/>
        </w:rPr>
        <w:tab/>
        <w:t>Unwin HJT, Mishra S, Bradley VC, Gandy A, Mellan TA, Coupland H, et al. State-level tracking of COVID-19 in the United States [Internet]. Public and Global Health; 2020 Jul [cited 2020 Sep 16]. Available from: http://medrxiv.org/lookup/doi/10.1101/2020.07.13.20152355</w:t>
      </w:r>
    </w:p>
    <w:p w14:paraId="334BC644"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8. </w:t>
      </w:r>
      <w:r w:rsidRPr="00962F61">
        <w:rPr>
          <w:rFonts w:ascii="Times New Roman" w:hAnsi="Times New Roman" w:cs="Times New Roman"/>
        </w:rPr>
        <w:tab/>
        <w:t>Mellan TA, Hoeltgebaum HH, Mishra S, Whittaker C, Schnekenberg RP, Gandy A, et al. Subnational analysis of the COVID-19 epidemic in Brazil [Internet]. Epidemiology; 2020 May [cited 2020 Sep 16]. Available from: http://medrxiv.org/lookup/doi/10.1101/2020.05.09.20096701</w:t>
      </w:r>
    </w:p>
    <w:p w14:paraId="7D01E7D5"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19. </w:t>
      </w:r>
      <w:r w:rsidRPr="00962F61">
        <w:rPr>
          <w:rFonts w:ascii="Times New Roman" w:hAnsi="Times New Roman" w:cs="Times New Roman"/>
        </w:rPr>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4D27C682"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0. </w:t>
      </w:r>
      <w:r w:rsidRPr="00962F61">
        <w:rPr>
          <w:rFonts w:ascii="Times New Roman" w:hAnsi="Times New Roman" w:cs="Times New Roman"/>
        </w:rPr>
        <w:tab/>
        <w:t xml:space="preserve">Lau H, Khosrawipour T, Kocbach P, Ichii H, Bania J, Khosrawipour V. Evaluating the massive underreporting and undertesting of COVID-19 cases in multiple global epicenters. Pulmonology. 2020 Jun;S253104372030129X. </w:t>
      </w:r>
    </w:p>
    <w:p w14:paraId="09F74FA8"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1. </w:t>
      </w:r>
      <w:r w:rsidRPr="00962F61">
        <w:rPr>
          <w:rFonts w:ascii="Times New Roman" w:hAnsi="Times New Roman" w:cs="Times New Roman"/>
        </w:rPr>
        <w:tab/>
        <w:t xml:space="preserve">Bhardwaj R. A Predictive Model for the Evolution of COVID-19. Trans Indian Natl Acad Eng. 2020 Jun;5(2):133–40. </w:t>
      </w:r>
    </w:p>
    <w:p w14:paraId="6FB79F1E"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lastRenderedPageBreak/>
        <w:t xml:space="preserve">22. </w:t>
      </w:r>
      <w:r w:rsidRPr="00962F61">
        <w:rPr>
          <w:rFonts w:ascii="Times New Roman" w:hAnsi="Times New Roman" w:cs="Times New Roman"/>
        </w:rPr>
        <w:tab/>
        <w:t xml:space="preserve">Butcher JC. Numerical methods for ordinary differential equations. 2nd ed. Chichester, England ; Hoboken, NJ: Wiley; 2008. 463 p. </w:t>
      </w:r>
    </w:p>
    <w:p w14:paraId="72603FDA"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3. </w:t>
      </w:r>
      <w:r w:rsidRPr="00962F61">
        <w:rPr>
          <w:rFonts w:ascii="Times New Roman" w:hAnsi="Times New Roman" w:cs="Times New Roman"/>
        </w:rPr>
        <w:tab/>
        <w:t xml:space="preserve">Liu Y, Gayle AA, Wilder-Smith A, Rocklöv J. The reproductive number of COVID-19 is higher compared to SARS coronavirus. J Travel Med. 2020 Mar 13;27(2):taaa021. </w:t>
      </w:r>
    </w:p>
    <w:p w14:paraId="717E7512"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4. </w:t>
      </w:r>
      <w:r w:rsidRPr="00962F61">
        <w:rPr>
          <w:rFonts w:ascii="Times New Roman" w:hAnsi="Times New Roman" w:cs="Times New Roman"/>
        </w:rPr>
        <w:tab/>
        <w:t xml:space="preserve">Verity R, Okell LC, Dorigatti I, Winskill P, Whittaker C, Imai N, et al. Estimates of the severity of coronavirus disease 2019: a model-based analysis. Lancet Infect Dis. 2020 Jun;20(6):669–77. </w:t>
      </w:r>
    </w:p>
    <w:p w14:paraId="1B5E1C84"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5. </w:t>
      </w:r>
      <w:r w:rsidRPr="00962F61">
        <w:rPr>
          <w:rFonts w:ascii="Times New Roman" w:hAnsi="Times New Roman" w:cs="Times New Roman"/>
        </w:rPr>
        <w:tab/>
        <w:t xml:space="preserve">Plummer M. rjags: Bayesian graphical models using MCMC. R Package Version. 2016;4(6). </w:t>
      </w:r>
    </w:p>
    <w:p w14:paraId="0478B9DD"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6. </w:t>
      </w:r>
      <w:r w:rsidRPr="00962F61">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267F18D2"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7. </w:t>
      </w:r>
      <w:r w:rsidRPr="00962F61">
        <w:rPr>
          <w:rFonts w:ascii="Times New Roman" w:hAnsi="Times New Roman" w:cs="Times New Roman"/>
        </w:rPr>
        <w:tab/>
        <w:t xml:space="preserve">He X, Lau EHY, Wu P, Deng X, Wang J, Hao X, et al. Temporal dynamics in viral shedding and transmissibility of COVID-19. Nat Med. 2020 May;26(5):672–5. </w:t>
      </w:r>
    </w:p>
    <w:p w14:paraId="74E7F957"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8. </w:t>
      </w:r>
      <w:r w:rsidRPr="00962F61">
        <w:rPr>
          <w:rFonts w:ascii="Times New Roman" w:hAnsi="Times New Roman" w:cs="Times New Roman"/>
        </w:rPr>
        <w:tab/>
        <w:t xml:space="preserve">Diekmann O, Heesterbeek JAP, Roberts MG. The construction of next-generation matrices for compartmental epidemic models. J R Soc Interface. 2010 Jun 6;7(47):873–85. </w:t>
      </w:r>
    </w:p>
    <w:p w14:paraId="025582A2"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29. </w:t>
      </w:r>
      <w:r w:rsidRPr="00962F61">
        <w:rPr>
          <w:rFonts w:ascii="Times New Roman" w:hAnsi="Times New Roman" w:cs="Times New Roman"/>
        </w:rPr>
        <w:tab/>
        <w:t>Robert CP, Casella G. Monte Carlo Statistical Methods [Internet]. New York, NY: Springer New York; 2004 [cited 2020 Aug 14]. (Springer Texts in Statistics). Available from: http://link.springer.com/10.1007/978-1-4757-4145-2</w:t>
      </w:r>
    </w:p>
    <w:p w14:paraId="2581366D"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0. </w:t>
      </w:r>
      <w:r w:rsidRPr="00962F61">
        <w:rPr>
          <w:rFonts w:ascii="Times New Roman" w:hAnsi="Times New Roman" w:cs="Times New Roman"/>
        </w:rPr>
        <w:tab/>
        <w:t>Scott J, Gandy A, Mishra S, Unwin J, Flaxman S, Bhatt S. epidemia: Modeling of Epidemics using Hierarchical Bayesian Models [Internet]. 2020. Available from: https://imperialcollegelondon.github.io/epidemia/</w:t>
      </w:r>
    </w:p>
    <w:p w14:paraId="6911C891"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1. </w:t>
      </w:r>
      <w:r w:rsidRPr="00962F61">
        <w:rPr>
          <w:rFonts w:ascii="Times New Roman" w:hAnsi="Times New Roman" w:cs="Times New Roman"/>
        </w:rPr>
        <w:tab/>
        <w:t xml:space="preserve">Bi Q, Wu Y, Mei S, Ye C, Zou X, Zhang Z, et al. Epidemiology and transmission of COVID-19 in 391 cases and 1286 of their close contacts in Shenzhen, China: a retrospective cohort study. Lancet Infect Dis. 2020 Aug;20(8):911–9. </w:t>
      </w:r>
    </w:p>
    <w:p w14:paraId="6A4852C4"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2. </w:t>
      </w:r>
      <w:r w:rsidRPr="00962F61">
        <w:rPr>
          <w:rFonts w:ascii="Times New Roman" w:hAnsi="Times New Roman" w:cs="Times New Roman"/>
        </w:rPr>
        <w:tab/>
        <w:t xml:space="preserve">Walker PGT, Whittaker C, Watson OJ, Baguelin M, Winskill P, Hamlet A, et al. The impact of COVID-19 and strategies for mitigation and suppression in low- and middle-income countries. Science. 2020 Jun 12;eabc0035. </w:t>
      </w:r>
    </w:p>
    <w:p w14:paraId="739C1F36"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3. </w:t>
      </w:r>
      <w:r w:rsidRPr="00962F61">
        <w:rPr>
          <w:rFonts w:ascii="Times New Roman" w:hAnsi="Times New Roman" w:cs="Times New Roman"/>
        </w:rPr>
        <w:tab/>
        <w:t xml:space="preserve">Carpenter B, Gelman A, Hoffman MD, Lee D, Goodrich B, Betancourt M, et al. </w:t>
      </w:r>
      <w:r w:rsidRPr="00962F61">
        <w:rPr>
          <w:rFonts w:ascii="Times New Roman" w:hAnsi="Times New Roman" w:cs="Times New Roman"/>
          <w:i/>
          <w:iCs/>
        </w:rPr>
        <w:t>Stan</w:t>
      </w:r>
      <w:r w:rsidRPr="00962F61">
        <w:rPr>
          <w:rFonts w:ascii="Times New Roman" w:hAnsi="Times New Roman" w:cs="Times New Roman"/>
        </w:rPr>
        <w:t> : A Probabilistic Programming Language. J Stat Softw [Internet]. 2017 [cited 2020 Aug 29];76(1). Available from: http://www.jstatsoft.org/v76/i01/</w:t>
      </w:r>
    </w:p>
    <w:p w14:paraId="47665E0B"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4. </w:t>
      </w:r>
      <w:r w:rsidRPr="00962F61">
        <w:rPr>
          <w:rFonts w:ascii="Times New Roman" w:hAnsi="Times New Roman" w:cs="Times New Roman"/>
        </w:rPr>
        <w:tab/>
        <w:t>Rahmandad H, Lim TY, Sterman J. Estimating COVID-19 under-reporting across 86 nations: implications for projections and control [Internet]. Epidemiology; 2020 Jun [cited 2020 Sep 16]. Available from: http://medrxiv.org/lookup/doi/10.1101/2020.06.24.20139451</w:t>
      </w:r>
    </w:p>
    <w:p w14:paraId="3D32968D"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lastRenderedPageBreak/>
        <w:t xml:space="preserve">35. </w:t>
      </w:r>
      <w:r w:rsidRPr="00962F61">
        <w:rPr>
          <w:rFonts w:ascii="Times New Roman" w:hAnsi="Times New Roman" w:cs="Times New Roman"/>
        </w:rPr>
        <w:tab/>
        <w:t>India C-19. Coronavirus Outbreak in India [Internet]. 2020 [cited 2020 May 21]. Available from: https://www.covid19india.org</w:t>
      </w:r>
    </w:p>
    <w:p w14:paraId="58C66ECC"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6. </w:t>
      </w:r>
      <w:r w:rsidRPr="00962F61">
        <w:rPr>
          <w:rFonts w:ascii="Times New Roman" w:hAnsi="Times New Roman" w:cs="Times New Roman"/>
        </w:rPr>
        <w:tab/>
        <w:t>Johns Hopkins University. COVID-19 Dashboard by the Center for Systems Science and Engineering (CSSE) at Johns Hopkins University (JHU) [Internet]. 2020 [cited 2020 May 21]. Available from: https://coronavirus.jhu.edu/map.html</w:t>
      </w:r>
    </w:p>
    <w:p w14:paraId="4F955E34"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7. </w:t>
      </w:r>
      <w:r w:rsidRPr="00962F61">
        <w:rPr>
          <w:rFonts w:ascii="Times New Roman" w:hAnsi="Times New Roman" w:cs="Times New Roman"/>
        </w:rPr>
        <w:tab/>
        <w:t xml:space="preserve">Lin LI-K. A Concordance Correlation Coefficient to Evaluate Reproducibility. Biometrics. 1989 Mar;45(1):255. </w:t>
      </w:r>
    </w:p>
    <w:p w14:paraId="304BBF6B" w14:textId="77777777" w:rsidR="00962F61" w:rsidRPr="00962F61" w:rsidRDefault="00962F61" w:rsidP="00962F61">
      <w:pPr>
        <w:pStyle w:val="af3"/>
        <w:rPr>
          <w:rFonts w:ascii="Times New Roman" w:hAnsi="Times New Roman" w:cs="Times New Roman"/>
        </w:rPr>
      </w:pPr>
      <w:r w:rsidRPr="00962F61">
        <w:rPr>
          <w:rFonts w:ascii="Times New Roman" w:hAnsi="Times New Roman" w:cs="Times New Roman"/>
        </w:rPr>
        <w:t xml:space="preserve">38. </w:t>
      </w:r>
      <w:r w:rsidRPr="00962F61">
        <w:rPr>
          <w:rFonts w:ascii="Times New Roman" w:hAnsi="Times New Roman" w:cs="Times New Roman"/>
        </w:rPr>
        <w:tab/>
        <w:t>Group C-I-19 S. COVID-19 Outbreak in India [Internet]. 2020 [cited 2020 May 21]. Available from: https://umich-biostatistics.shinyapps.io/covid19/</w:t>
      </w:r>
    </w:p>
    <w:p w14:paraId="75FEF8FA" w14:textId="35DB6D2F" w:rsidR="006C448E" w:rsidRDefault="006C448E" w:rsidP="006C448E">
      <w:pPr>
        <w:tabs>
          <w:tab w:val="left" w:pos="4521"/>
        </w:tabs>
        <w:rPr>
          <w:i/>
          <w:iCs/>
        </w:rPr>
        <w:sectPr w:rsidR="006C448E" w:rsidSect="007B621F">
          <w:type w:val="continuous"/>
          <w:pgSz w:w="12240" w:h="15840"/>
          <w:pgMar w:top="1134" w:right="1134" w:bottom="1693" w:left="1134" w:header="0" w:footer="1134" w:gutter="0"/>
          <w:lnNumType w:countBy="1" w:restart="continuous"/>
          <w:cols w:space="720"/>
          <w:docGrid w:linePitch="326"/>
        </w:sectPr>
      </w:pPr>
      <w:r>
        <w:rPr>
          <w:i/>
          <w:iCs/>
        </w:rPr>
        <w:fldChar w:fldCharType="end"/>
      </w:r>
    </w:p>
    <w:p w14:paraId="6733E0F1" w14:textId="77777777" w:rsidR="00DD70C7" w:rsidRPr="004C371A" w:rsidRDefault="00DD70C7">
      <w:pPr>
        <w:pStyle w:val="a6"/>
        <w:rPr>
          <w:sz w:val="20"/>
          <w:szCs w:val="20"/>
        </w:rPr>
      </w:pPr>
    </w:p>
    <w:sectPr w:rsidR="00DD70C7"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894C2" w14:textId="77777777" w:rsidR="00C25765" w:rsidRDefault="00C25765">
      <w:r>
        <w:separator/>
      </w:r>
    </w:p>
  </w:endnote>
  <w:endnote w:type="continuationSeparator" w:id="0">
    <w:p w14:paraId="5FFA4EDA" w14:textId="77777777" w:rsidR="00C25765" w:rsidRDefault="00C25765">
      <w:r>
        <w:continuationSeparator/>
      </w:r>
    </w:p>
  </w:endnote>
  <w:endnote w:type="continuationNotice" w:id="1">
    <w:p w14:paraId="1863D810" w14:textId="77777777" w:rsidR="00C25765" w:rsidRDefault="00C257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Vrinda">
    <w:panose1 w:val="00000400000000000000"/>
    <w:charset w:val="00"/>
    <w:family w:val="swiss"/>
    <w:pitch w:val="variable"/>
    <w:sig w:usb0="00010003" w:usb1="00000000" w:usb2="00000000" w:usb3="00000000" w:csb0="00000001" w:csb1="00000000"/>
  </w:font>
  <w:font w:name="OpenSymbol">
    <w:altName w:val="Arial Unicode MS"/>
    <w:charset w:val="01"/>
    <w:family w:val="roman"/>
    <w:pitch w:val="variable"/>
  </w:font>
  <w:font w:name="Liberation Sans">
    <w:altName w:val="Arial"/>
    <w:charset w:val="01"/>
    <w:family w:val="roman"/>
    <w:pitch w:val="variable"/>
  </w:font>
  <w:font w:name="AR PL SungtiL GB">
    <w:altName w:val="Cambria"/>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3129BE" w:rsidRDefault="003129BE">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3129BE" w:rsidRDefault="003129BE">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3129BE" w:rsidRDefault="003129BE">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3129BE" w:rsidRDefault="003129BE">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DDAB3B" w14:textId="77777777" w:rsidR="00C25765" w:rsidRDefault="00C25765">
      <w:r>
        <w:separator/>
      </w:r>
    </w:p>
  </w:footnote>
  <w:footnote w:type="continuationSeparator" w:id="0">
    <w:p w14:paraId="56BD7653" w14:textId="77777777" w:rsidR="00C25765" w:rsidRDefault="00C25765">
      <w:r>
        <w:continuationSeparator/>
      </w:r>
    </w:p>
  </w:footnote>
  <w:footnote w:type="continuationNotice" w:id="1">
    <w:p w14:paraId="38463663" w14:textId="77777777" w:rsidR="00C25765" w:rsidRDefault="00C257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3129BE" w:rsidRDefault="003129BE">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Xuelin">
    <w15:presenceInfo w15:providerId="None" w15:userId="Xuelin"/>
  </w15:person>
  <w15:person w15:author="Gu, Xuelin">
    <w15:presenceInfo w15:providerId="None" w15:userId="Gu, Xue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4E95"/>
    <w:rsid w:val="000B6EAA"/>
    <w:rsid w:val="000C0574"/>
    <w:rsid w:val="000C1277"/>
    <w:rsid w:val="000C4277"/>
    <w:rsid w:val="000C4D14"/>
    <w:rsid w:val="000C7217"/>
    <w:rsid w:val="000D082F"/>
    <w:rsid w:val="000D1477"/>
    <w:rsid w:val="000D17CD"/>
    <w:rsid w:val="000D2143"/>
    <w:rsid w:val="000E19F3"/>
    <w:rsid w:val="000E2993"/>
    <w:rsid w:val="000E3CF8"/>
    <w:rsid w:val="000E4C91"/>
    <w:rsid w:val="000E4EF6"/>
    <w:rsid w:val="000E6C97"/>
    <w:rsid w:val="000E7BD6"/>
    <w:rsid w:val="000F1570"/>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2F22"/>
    <w:rsid w:val="00123B3A"/>
    <w:rsid w:val="0012428E"/>
    <w:rsid w:val="001248B1"/>
    <w:rsid w:val="00125997"/>
    <w:rsid w:val="00126DC1"/>
    <w:rsid w:val="00132347"/>
    <w:rsid w:val="001331BE"/>
    <w:rsid w:val="00133245"/>
    <w:rsid w:val="00133CDD"/>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702B"/>
    <w:rsid w:val="0015713A"/>
    <w:rsid w:val="00157E42"/>
    <w:rsid w:val="0016120C"/>
    <w:rsid w:val="00163535"/>
    <w:rsid w:val="00165EB7"/>
    <w:rsid w:val="00171D51"/>
    <w:rsid w:val="00172594"/>
    <w:rsid w:val="0017304A"/>
    <w:rsid w:val="001743C2"/>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10BF5"/>
    <w:rsid w:val="00212820"/>
    <w:rsid w:val="0021590F"/>
    <w:rsid w:val="002174B5"/>
    <w:rsid w:val="00217C6E"/>
    <w:rsid w:val="002200E3"/>
    <w:rsid w:val="00222B08"/>
    <w:rsid w:val="002241D8"/>
    <w:rsid w:val="0022526C"/>
    <w:rsid w:val="0022783F"/>
    <w:rsid w:val="00227CB3"/>
    <w:rsid w:val="00240F24"/>
    <w:rsid w:val="00241324"/>
    <w:rsid w:val="002418A4"/>
    <w:rsid w:val="00244576"/>
    <w:rsid w:val="0024680C"/>
    <w:rsid w:val="00246857"/>
    <w:rsid w:val="00260019"/>
    <w:rsid w:val="00260A89"/>
    <w:rsid w:val="00261779"/>
    <w:rsid w:val="00261DD1"/>
    <w:rsid w:val="00265096"/>
    <w:rsid w:val="00267C21"/>
    <w:rsid w:val="0027050F"/>
    <w:rsid w:val="00271EA0"/>
    <w:rsid w:val="002724EC"/>
    <w:rsid w:val="002734B7"/>
    <w:rsid w:val="0027549E"/>
    <w:rsid w:val="002808B7"/>
    <w:rsid w:val="00285D46"/>
    <w:rsid w:val="00290606"/>
    <w:rsid w:val="0029146A"/>
    <w:rsid w:val="00292DE4"/>
    <w:rsid w:val="0029574F"/>
    <w:rsid w:val="002A487B"/>
    <w:rsid w:val="002A5183"/>
    <w:rsid w:val="002A63CE"/>
    <w:rsid w:val="002B1725"/>
    <w:rsid w:val="002B176F"/>
    <w:rsid w:val="002B2F9D"/>
    <w:rsid w:val="002B3022"/>
    <w:rsid w:val="002B3B6F"/>
    <w:rsid w:val="002B498F"/>
    <w:rsid w:val="002B4F37"/>
    <w:rsid w:val="002B6152"/>
    <w:rsid w:val="002B6461"/>
    <w:rsid w:val="002B6740"/>
    <w:rsid w:val="002B725A"/>
    <w:rsid w:val="002C4856"/>
    <w:rsid w:val="002C542E"/>
    <w:rsid w:val="002C7199"/>
    <w:rsid w:val="002D18A1"/>
    <w:rsid w:val="002D373E"/>
    <w:rsid w:val="002D37AC"/>
    <w:rsid w:val="002D49A2"/>
    <w:rsid w:val="002D6DC6"/>
    <w:rsid w:val="002D6FDF"/>
    <w:rsid w:val="002D7A8C"/>
    <w:rsid w:val="002E09BF"/>
    <w:rsid w:val="002E1E48"/>
    <w:rsid w:val="002E3C49"/>
    <w:rsid w:val="002E4079"/>
    <w:rsid w:val="002E600E"/>
    <w:rsid w:val="002E7783"/>
    <w:rsid w:val="002F02C4"/>
    <w:rsid w:val="002F09C0"/>
    <w:rsid w:val="002F356D"/>
    <w:rsid w:val="002F4B63"/>
    <w:rsid w:val="002F4C40"/>
    <w:rsid w:val="00300087"/>
    <w:rsid w:val="00302477"/>
    <w:rsid w:val="00303297"/>
    <w:rsid w:val="003036C6"/>
    <w:rsid w:val="003048B9"/>
    <w:rsid w:val="0031214D"/>
    <w:rsid w:val="003122AD"/>
    <w:rsid w:val="00312535"/>
    <w:rsid w:val="003129BE"/>
    <w:rsid w:val="00313864"/>
    <w:rsid w:val="0032772A"/>
    <w:rsid w:val="00331806"/>
    <w:rsid w:val="00332F56"/>
    <w:rsid w:val="0033333A"/>
    <w:rsid w:val="00333915"/>
    <w:rsid w:val="00335299"/>
    <w:rsid w:val="00337F59"/>
    <w:rsid w:val="00340DEC"/>
    <w:rsid w:val="003445C7"/>
    <w:rsid w:val="00345C15"/>
    <w:rsid w:val="00347B86"/>
    <w:rsid w:val="00351E6A"/>
    <w:rsid w:val="00356548"/>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FE"/>
    <w:rsid w:val="0047385C"/>
    <w:rsid w:val="00474DE8"/>
    <w:rsid w:val="004807D9"/>
    <w:rsid w:val="00480B92"/>
    <w:rsid w:val="00480ED3"/>
    <w:rsid w:val="00481D0D"/>
    <w:rsid w:val="0048282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480"/>
    <w:rsid w:val="0050081C"/>
    <w:rsid w:val="00500AC9"/>
    <w:rsid w:val="005010EA"/>
    <w:rsid w:val="00503065"/>
    <w:rsid w:val="0050394C"/>
    <w:rsid w:val="00503C95"/>
    <w:rsid w:val="00504D65"/>
    <w:rsid w:val="00512E66"/>
    <w:rsid w:val="0051329D"/>
    <w:rsid w:val="005205D3"/>
    <w:rsid w:val="00523B89"/>
    <w:rsid w:val="005242AD"/>
    <w:rsid w:val="00525989"/>
    <w:rsid w:val="00526F8F"/>
    <w:rsid w:val="0052719E"/>
    <w:rsid w:val="00530F3C"/>
    <w:rsid w:val="005330D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7565"/>
    <w:rsid w:val="005F16B5"/>
    <w:rsid w:val="005F242E"/>
    <w:rsid w:val="005F2FF4"/>
    <w:rsid w:val="005F3F2F"/>
    <w:rsid w:val="005F44A3"/>
    <w:rsid w:val="005F4903"/>
    <w:rsid w:val="005F4E8B"/>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70"/>
    <w:rsid w:val="00692C7B"/>
    <w:rsid w:val="00692D4C"/>
    <w:rsid w:val="00693C2A"/>
    <w:rsid w:val="00694EB1"/>
    <w:rsid w:val="006957CE"/>
    <w:rsid w:val="00695D56"/>
    <w:rsid w:val="00696292"/>
    <w:rsid w:val="00697978"/>
    <w:rsid w:val="006A7601"/>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1B04"/>
    <w:rsid w:val="00721C9B"/>
    <w:rsid w:val="007222FB"/>
    <w:rsid w:val="00722585"/>
    <w:rsid w:val="00722B95"/>
    <w:rsid w:val="007259B8"/>
    <w:rsid w:val="00726AEF"/>
    <w:rsid w:val="00730B76"/>
    <w:rsid w:val="00732976"/>
    <w:rsid w:val="00732B87"/>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71BD"/>
    <w:rsid w:val="007A0305"/>
    <w:rsid w:val="007A1724"/>
    <w:rsid w:val="007A1D6D"/>
    <w:rsid w:val="007A2FCB"/>
    <w:rsid w:val="007A39E8"/>
    <w:rsid w:val="007A48DA"/>
    <w:rsid w:val="007A4F79"/>
    <w:rsid w:val="007A6EE5"/>
    <w:rsid w:val="007B01B0"/>
    <w:rsid w:val="007B0734"/>
    <w:rsid w:val="007B0CD0"/>
    <w:rsid w:val="007B2D92"/>
    <w:rsid w:val="007B3581"/>
    <w:rsid w:val="007B466F"/>
    <w:rsid w:val="007B521A"/>
    <w:rsid w:val="007B5E79"/>
    <w:rsid w:val="007B621F"/>
    <w:rsid w:val="007B6AFF"/>
    <w:rsid w:val="007B7E99"/>
    <w:rsid w:val="007C02A8"/>
    <w:rsid w:val="007C0B52"/>
    <w:rsid w:val="007C18BA"/>
    <w:rsid w:val="007C2482"/>
    <w:rsid w:val="007C29DE"/>
    <w:rsid w:val="007C4E62"/>
    <w:rsid w:val="007C718E"/>
    <w:rsid w:val="007C7FCF"/>
    <w:rsid w:val="007D065F"/>
    <w:rsid w:val="007D17C5"/>
    <w:rsid w:val="007D236C"/>
    <w:rsid w:val="007D3808"/>
    <w:rsid w:val="007D3D4A"/>
    <w:rsid w:val="007D43EC"/>
    <w:rsid w:val="007D760B"/>
    <w:rsid w:val="007E0358"/>
    <w:rsid w:val="007E076E"/>
    <w:rsid w:val="007E3531"/>
    <w:rsid w:val="007E4099"/>
    <w:rsid w:val="007E68F9"/>
    <w:rsid w:val="007E6B20"/>
    <w:rsid w:val="007E6F38"/>
    <w:rsid w:val="007E7899"/>
    <w:rsid w:val="007F46BA"/>
    <w:rsid w:val="007F618F"/>
    <w:rsid w:val="00802897"/>
    <w:rsid w:val="00803402"/>
    <w:rsid w:val="00807AB7"/>
    <w:rsid w:val="00810E12"/>
    <w:rsid w:val="00811553"/>
    <w:rsid w:val="0081279D"/>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A0174"/>
    <w:rsid w:val="008A26E6"/>
    <w:rsid w:val="008A35B0"/>
    <w:rsid w:val="008A5282"/>
    <w:rsid w:val="008A5B64"/>
    <w:rsid w:val="008A63DD"/>
    <w:rsid w:val="008B23B6"/>
    <w:rsid w:val="008B5F20"/>
    <w:rsid w:val="008B67AA"/>
    <w:rsid w:val="008B7C84"/>
    <w:rsid w:val="008C009B"/>
    <w:rsid w:val="008C1B42"/>
    <w:rsid w:val="008C35AC"/>
    <w:rsid w:val="008C6941"/>
    <w:rsid w:val="008C6A58"/>
    <w:rsid w:val="008C72D5"/>
    <w:rsid w:val="008C7852"/>
    <w:rsid w:val="008D0D35"/>
    <w:rsid w:val="008D4950"/>
    <w:rsid w:val="008D705A"/>
    <w:rsid w:val="008D74E5"/>
    <w:rsid w:val="008D7A5C"/>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8D9"/>
    <w:rsid w:val="008F69C4"/>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3D7"/>
    <w:rsid w:val="00980BAC"/>
    <w:rsid w:val="00983710"/>
    <w:rsid w:val="00984516"/>
    <w:rsid w:val="00986D37"/>
    <w:rsid w:val="0098754A"/>
    <w:rsid w:val="00990652"/>
    <w:rsid w:val="00990896"/>
    <w:rsid w:val="00991907"/>
    <w:rsid w:val="00995C7D"/>
    <w:rsid w:val="009A02CD"/>
    <w:rsid w:val="009A0898"/>
    <w:rsid w:val="009A132E"/>
    <w:rsid w:val="009A1B1F"/>
    <w:rsid w:val="009A23E2"/>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2374"/>
    <w:rsid w:val="00A028F1"/>
    <w:rsid w:val="00A03CA1"/>
    <w:rsid w:val="00A054B1"/>
    <w:rsid w:val="00A105E8"/>
    <w:rsid w:val="00A1210C"/>
    <w:rsid w:val="00A15152"/>
    <w:rsid w:val="00A1528E"/>
    <w:rsid w:val="00A15D47"/>
    <w:rsid w:val="00A1685F"/>
    <w:rsid w:val="00A2157E"/>
    <w:rsid w:val="00A21763"/>
    <w:rsid w:val="00A21CFB"/>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67"/>
    <w:rsid w:val="00AF36C2"/>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97D"/>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6D61"/>
    <w:rsid w:val="00B47CB8"/>
    <w:rsid w:val="00B47E02"/>
    <w:rsid w:val="00B50F27"/>
    <w:rsid w:val="00B54417"/>
    <w:rsid w:val="00B545C1"/>
    <w:rsid w:val="00B54B89"/>
    <w:rsid w:val="00B55A0D"/>
    <w:rsid w:val="00B56947"/>
    <w:rsid w:val="00B57A26"/>
    <w:rsid w:val="00B62B98"/>
    <w:rsid w:val="00B654A0"/>
    <w:rsid w:val="00B65A3B"/>
    <w:rsid w:val="00B663FF"/>
    <w:rsid w:val="00B66944"/>
    <w:rsid w:val="00B67BAC"/>
    <w:rsid w:val="00B70A1B"/>
    <w:rsid w:val="00B71627"/>
    <w:rsid w:val="00B74D8A"/>
    <w:rsid w:val="00B74E69"/>
    <w:rsid w:val="00B7512B"/>
    <w:rsid w:val="00B75653"/>
    <w:rsid w:val="00B76B29"/>
    <w:rsid w:val="00B77815"/>
    <w:rsid w:val="00B820DA"/>
    <w:rsid w:val="00B84B02"/>
    <w:rsid w:val="00B84D64"/>
    <w:rsid w:val="00B87311"/>
    <w:rsid w:val="00B937C9"/>
    <w:rsid w:val="00B947FE"/>
    <w:rsid w:val="00B95608"/>
    <w:rsid w:val="00B958AE"/>
    <w:rsid w:val="00B95B6C"/>
    <w:rsid w:val="00B95B82"/>
    <w:rsid w:val="00BA1D92"/>
    <w:rsid w:val="00BA1F41"/>
    <w:rsid w:val="00BA60FC"/>
    <w:rsid w:val="00BA719F"/>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6527"/>
    <w:rsid w:val="00BD6AEE"/>
    <w:rsid w:val="00BD7161"/>
    <w:rsid w:val="00BE0450"/>
    <w:rsid w:val="00BE2162"/>
    <w:rsid w:val="00BE2553"/>
    <w:rsid w:val="00BE3302"/>
    <w:rsid w:val="00BE33F4"/>
    <w:rsid w:val="00BE37F5"/>
    <w:rsid w:val="00BE3B1D"/>
    <w:rsid w:val="00BE585C"/>
    <w:rsid w:val="00BE5E3E"/>
    <w:rsid w:val="00BE625D"/>
    <w:rsid w:val="00BE6D16"/>
    <w:rsid w:val="00BE7B32"/>
    <w:rsid w:val="00BF21BE"/>
    <w:rsid w:val="00BF3FD2"/>
    <w:rsid w:val="00BF51A7"/>
    <w:rsid w:val="00C008D5"/>
    <w:rsid w:val="00C02EAE"/>
    <w:rsid w:val="00C0586F"/>
    <w:rsid w:val="00C06BB1"/>
    <w:rsid w:val="00C12C09"/>
    <w:rsid w:val="00C13232"/>
    <w:rsid w:val="00C145F0"/>
    <w:rsid w:val="00C16F95"/>
    <w:rsid w:val="00C17602"/>
    <w:rsid w:val="00C21973"/>
    <w:rsid w:val="00C226CF"/>
    <w:rsid w:val="00C23B43"/>
    <w:rsid w:val="00C25765"/>
    <w:rsid w:val="00C26BD9"/>
    <w:rsid w:val="00C2727C"/>
    <w:rsid w:val="00C31726"/>
    <w:rsid w:val="00C32BA5"/>
    <w:rsid w:val="00C34FEC"/>
    <w:rsid w:val="00C35AD3"/>
    <w:rsid w:val="00C377EE"/>
    <w:rsid w:val="00C4043A"/>
    <w:rsid w:val="00C44C7E"/>
    <w:rsid w:val="00C505B4"/>
    <w:rsid w:val="00C519B6"/>
    <w:rsid w:val="00C52881"/>
    <w:rsid w:val="00C57978"/>
    <w:rsid w:val="00C623D2"/>
    <w:rsid w:val="00C629DD"/>
    <w:rsid w:val="00C63821"/>
    <w:rsid w:val="00C63A18"/>
    <w:rsid w:val="00C64A74"/>
    <w:rsid w:val="00C64B15"/>
    <w:rsid w:val="00C668F4"/>
    <w:rsid w:val="00C66912"/>
    <w:rsid w:val="00C71797"/>
    <w:rsid w:val="00C71FB0"/>
    <w:rsid w:val="00C723D6"/>
    <w:rsid w:val="00C72B34"/>
    <w:rsid w:val="00C73D48"/>
    <w:rsid w:val="00C75CFE"/>
    <w:rsid w:val="00C76B1F"/>
    <w:rsid w:val="00C776F4"/>
    <w:rsid w:val="00C83498"/>
    <w:rsid w:val="00C851A7"/>
    <w:rsid w:val="00C857D0"/>
    <w:rsid w:val="00C879DD"/>
    <w:rsid w:val="00C947AA"/>
    <w:rsid w:val="00C951D7"/>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687"/>
    <w:rsid w:val="00CD0D33"/>
    <w:rsid w:val="00CD2338"/>
    <w:rsid w:val="00CD4A15"/>
    <w:rsid w:val="00CD61DF"/>
    <w:rsid w:val="00CE146C"/>
    <w:rsid w:val="00CE2FE5"/>
    <w:rsid w:val="00CE3EEF"/>
    <w:rsid w:val="00CE4C7C"/>
    <w:rsid w:val="00CE585F"/>
    <w:rsid w:val="00CE70C5"/>
    <w:rsid w:val="00CE7321"/>
    <w:rsid w:val="00CF1BF2"/>
    <w:rsid w:val="00CF323E"/>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35B4"/>
    <w:rsid w:val="00D44E47"/>
    <w:rsid w:val="00D457AA"/>
    <w:rsid w:val="00D46169"/>
    <w:rsid w:val="00D46F15"/>
    <w:rsid w:val="00D50BAB"/>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29D4"/>
    <w:rsid w:val="00D92CEA"/>
    <w:rsid w:val="00D93847"/>
    <w:rsid w:val="00D93DC3"/>
    <w:rsid w:val="00D965BB"/>
    <w:rsid w:val="00D97104"/>
    <w:rsid w:val="00DA1533"/>
    <w:rsid w:val="00DA15F3"/>
    <w:rsid w:val="00DA2E94"/>
    <w:rsid w:val="00DA3BA3"/>
    <w:rsid w:val="00DB2192"/>
    <w:rsid w:val="00DB241E"/>
    <w:rsid w:val="00DB43AC"/>
    <w:rsid w:val="00DB586B"/>
    <w:rsid w:val="00DB603B"/>
    <w:rsid w:val="00DB6B88"/>
    <w:rsid w:val="00DB6D85"/>
    <w:rsid w:val="00DC20FE"/>
    <w:rsid w:val="00DC223C"/>
    <w:rsid w:val="00DC40ED"/>
    <w:rsid w:val="00DC5A24"/>
    <w:rsid w:val="00DC67DE"/>
    <w:rsid w:val="00DC70A9"/>
    <w:rsid w:val="00DC7941"/>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6BED"/>
    <w:rsid w:val="00E20722"/>
    <w:rsid w:val="00E2107B"/>
    <w:rsid w:val="00E2253A"/>
    <w:rsid w:val="00E2291E"/>
    <w:rsid w:val="00E23041"/>
    <w:rsid w:val="00E24591"/>
    <w:rsid w:val="00E24752"/>
    <w:rsid w:val="00E26B73"/>
    <w:rsid w:val="00E27C86"/>
    <w:rsid w:val="00E30DA8"/>
    <w:rsid w:val="00E30DD2"/>
    <w:rsid w:val="00E42035"/>
    <w:rsid w:val="00E42876"/>
    <w:rsid w:val="00E42A02"/>
    <w:rsid w:val="00E42C08"/>
    <w:rsid w:val="00E4618E"/>
    <w:rsid w:val="00E501F3"/>
    <w:rsid w:val="00E50949"/>
    <w:rsid w:val="00E51328"/>
    <w:rsid w:val="00E5139E"/>
    <w:rsid w:val="00E532D1"/>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E17"/>
    <w:rsid w:val="00E84607"/>
    <w:rsid w:val="00E847C9"/>
    <w:rsid w:val="00E908BE"/>
    <w:rsid w:val="00E9344A"/>
    <w:rsid w:val="00E9650A"/>
    <w:rsid w:val="00E96571"/>
    <w:rsid w:val="00E96ECB"/>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1ED2"/>
    <w:rsid w:val="00F3357B"/>
    <w:rsid w:val="00F33854"/>
    <w:rsid w:val="00F34214"/>
    <w:rsid w:val="00F3431B"/>
    <w:rsid w:val="00F34371"/>
    <w:rsid w:val="00F34C26"/>
    <w:rsid w:val="00F400A8"/>
    <w:rsid w:val="00F438EE"/>
    <w:rsid w:val="00F47E32"/>
    <w:rsid w:val="00F512B2"/>
    <w:rsid w:val="00F55BC2"/>
    <w:rsid w:val="00F5611D"/>
    <w:rsid w:val="00F56B79"/>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14DE"/>
    <w:rsid w:val="00FC273D"/>
    <w:rsid w:val="00FC27A1"/>
    <w:rsid w:val="00FC363C"/>
    <w:rsid w:val="00FC540E"/>
    <w:rsid w:val="00FC5624"/>
    <w:rsid w:val="00FC66DD"/>
    <w:rsid w:val="00FC6C65"/>
    <w:rsid w:val="00FD15FD"/>
    <w:rsid w:val="00FD27C2"/>
    <w:rsid w:val="00FD627C"/>
    <w:rsid w:val="00FD6439"/>
    <w:rsid w:val="00FD7975"/>
    <w:rsid w:val="00FE2365"/>
    <w:rsid w:val="00FE65F4"/>
    <w:rsid w:val="00FE67B4"/>
    <w:rsid w:val="00FE6A63"/>
    <w:rsid w:val="00FE6E85"/>
    <w:rsid w:val="00FF09AC"/>
    <w:rsid w:val="00FF1A9D"/>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F2967"/>
    <w:rPr>
      <w:rFonts w:eastAsia="Times New Roman"/>
      <w:lang w:bidi="ar-SA"/>
    </w:rPr>
  </w:style>
  <w:style w:type="paragraph" w:styleId="1">
    <w:name w:val="heading 1"/>
    <w:basedOn w:val="a"/>
    <w:next w:val="a"/>
    <w:link w:val="10"/>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a"/>
    <w:next w:val="a4"/>
    <w:qFormat/>
    <w:pPr>
      <w:keepNext/>
      <w:spacing w:before="240" w:after="120"/>
    </w:pPr>
    <w:rPr>
      <w:rFonts w:ascii="Liberation Sans" w:eastAsia="AR PL SungtiL GB" w:hAnsi="Liberation Sans" w:cs="Lohit Devanagari"/>
      <w:kern w:val="2"/>
      <w:sz w:val="28"/>
      <w:szCs w:val="28"/>
      <w:lang w:eastAsia="zh-CN" w:bidi="hi-IN"/>
    </w:rPr>
  </w:style>
  <w:style w:type="paragraph" w:styleId="a4">
    <w:name w:val="Body Text"/>
    <w:basedOn w:val="a"/>
    <w:pPr>
      <w:spacing w:after="140"/>
    </w:pPr>
    <w:rPr>
      <w:rFonts w:ascii="Liberation Serif" w:eastAsia="AR PL SungtiL GB" w:hAnsi="Liberation Serif" w:cs="Lohit Devanagari"/>
      <w:kern w:val="2"/>
      <w:lang w:eastAsia="zh-CN" w:bidi="hi-IN"/>
    </w:rPr>
  </w:style>
  <w:style w:type="paragraph" w:styleId="a5">
    <w:name w:val="List"/>
    <w:basedOn w:val="a4"/>
  </w:style>
  <w:style w:type="paragraph" w:styleId="a6">
    <w:name w:val="caption"/>
    <w:basedOn w:val="a"/>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a"/>
    <w:qFormat/>
    <w:pPr>
      <w:suppressLineNumbers/>
    </w:pPr>
    <w:rPr>
      <w:rFonts w:ascii="Liberation Serif" w:eastAsia="AR PL SungtiL GB" w:hAnsi="Liberation Serif" w:cs="Lohit Devanagari"/>
      <w:kern w:val="2"/>
      <w:lang w:eastAsia="zh-CN" w:bidi="hi-IN"/>
    </w:rPr>
  </w:style>
  <w:style w:type="paragraph" w:styleId="a7">
    <w:name w:val="footer"/>
    <w:basedOn w:val="a"/>
    <w:link w:val="a8"/>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a"/>
    <w:qFormat/>
    <w:pPr>
      <w:suppressLineNumbers/>
    </w:pPr>
    <w:rPr>
      <w:rFonts w:ascii="Liberation Serif" w:eastAsia="AR PL SungtiL GB" w:hAnsi="Liberation Serif" w:cs="Lohit Devanagari"/>
      <w:kern w:val="2"/>
      <w:lang w:eastAsia="zh-CN" w:bidi="hi-IN"/>
    </w:rPr>
  </w:style>
  <w:style w:type="character" w:styleId="a9">
    <w:name w:val="Hyperlink"/>
    <w:basedOn w:val="a0"/>
    <w:uiPriority w:val="99"/>
    <w:unhideWhenUsed/>
    <w:rsid w:val="000B1A49"/>
    <w:rPr>
      <w:color w:val="0563C1" w:themeColor="hyperlink"/>
      <w:u w:val="single"/>
    </w:rPr>
  </w:style>
  <w:style w:type="paragraph" w:styleId="aa">
    <w:name w:val="List Paragraph"/>
    <w:basedOn w:val="a"/>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ab">
    <w:name w:val="annotation reference"/>
    <w:basedOn w:val="a0"/>
    <w:uiPriority w:val="99"/>
    <w:semiHidden/>
    <w:unhideWhenUsed/>
    <w:rsid w:val="00EF74AD"/>
    <w:rPr>
      <w:sz w:val="18"/>
      <w:szCs w:val="18"/>
    </w:rPr>
  </w:style>
  <w:style w:type="paragraph" w:styleId="ac">
    <w:name w:val="annotation text"/>
    <w:basedOn w:val="a"/>
    <w:link w:val="ad"/>
    <w:uiPriority w:val="99"/>
    <w:unhideWhenUsed/>
    <w:rsid w:val="00EF74AD"/>
    <w:rPr>
      <w:rFonts w:ascii="Liberation Serif" w:eastAsia="AR PL SungtiL GB" w:hAnsi="Liberation Serif" w:cs="Mangal"/>
      <w:kern w:val="2"/>
      <w:szCs w:val="21"/>
      <w:lang w:eastAsia="zh-CN" w:bidi="hi-IN"/>
    </w:rPr>
  </w:style>
  <w:style w:type="character" w:customStyle="1" w:styleId="ad">
    <w:name w:val="批注文字 字符"/>
    <w:basedOn w:val="a0"/>
    <w:link w:val="ac"/>
    <w:uiPriority w:val="99"/>
    <w:rsid w:val="00EF74AD"/>
    <w:rPr>
      <w:rFonts w:cs="Mangal"/>
      <w:sz w:val="24"/>
      <w:szCs w:val="21"/>
    </w:rPr>
  </w:style>
  <w:style w:type="paragraph" w:styleId="ae">
    <w:name w:val="annotation subject"/>
    <w:basedOn w:val="ac"/>
    <w:next w:val="ac"/>
    <w:link w:val="af"/>
    <w:uiPriority w:val="99"/>
    <w:semiHidden/>
    <w:unhideWhenUsed/>
    <w:rsid w:val="00EF74AD"/>
    <w:rPr>
      <w:b/>
      <w:bCs/>
      <w:sz w:val="20"/>
      <w:szCs w:val="18"/>
    </w:rPr>
  </w:style>
  <w:style w:type="character" w:customStyle="1" w:styleId="af">
    <w:name w:val="批注主题 字符"/>
    <w:basedOn w:val="ad"/>
    <w:link w:val="ae"/>
    <w:uiPriority w:val="99"/>
    <w:semiHidden/>
    <w:rsid w:val="00EF74AD"/>
    <w:rPr>
      <w:rFonts w:cs="Mangal"/>
      <w:b/>
      <w:bCs/>
      <w:sz w:val="24"/>
      <w:szCs w:val="18"/>
    </w:rPr>
  </w:style>
  <w:style w:type="paragraph" w:styleId="af0">
    <w:name w:val="Balloon Text"/>
    <w:basedOn w:val="a"/>
    <w:link w:val="af1"/>
    <w:uiPriority w:val="99"/>
    <w:semiHidden/>
    <w:unhideWhenUsed/>
    <w:rsid w:val="00EF74AD"/>
    <w:rPr>
      <w:rFonts w:eastAsia="AR PL SungtiL GB" w:cs="Mangal"/>
      <w:kern w:val="2"/>
      <w:sz w:val="18"/>
      <w:szCs w:val="16"/>
      <w:lang w:eastAsia="zh-CN" w:bidi="hi-IN"/>
    </w:rPr>
  </w:style>
  <w:style w:type="character" w:customStyle="1" w:styleId="af1">
    <w:name w:val="批注框文本 字符"/>
    <w:basedOn w:val="a0"/>
    <w:link w:val="af0"/>
    <w:uiPriority w:val="99"/>
    <w:semiHidden/>
    <w:rsid w:val="00EF74AD"/>
    <w:rPr>
      <w:rFonts w:ascii="Times New Roman" w:hAnsi="Times New Roman" w:cs="Mangal"/>
      <w:sz w:val="18"/>
      <w:szCs w:val="16"/>
    </w:rPr>
  </w:style>
  <w:style w:type="character" w:styleId="af2">
    <w:name w:val="Placeholder Text"/>
    <w:basedOn w:val="a0"/>
    <w:uiPriority w:val="99"/>
    <w:semiHidden/>
    <w:rsid w:val="00633B14"/>
    <w:rPr>
      <w:color w:val="808080"/>
    </w:rPr>
  </w:style>
  <w:style w:type="character" w:customStyle="1" w:styleId="UnresolvedMention1">
    <w:name w:val="Unresolved Mention1"/>
    <w:basedOn w:val="a0"/>
    <w:uiPriority w:val="99"/>
    <w:rsid w:val="00D81D87"/>
    <w:rPr>
      <w:color w:val="605E5C"/>
      <w:shd w:val="clear" w:color="auto" w:fill="E1DFDD"/>
    </w:rPr>
  </w:style>
  <w:style w:type="character" w:customStyle="1" w:styleId="nowrap">
    <w:name w:val="nowrap"/>
    <w:basedOn w:val="a0"/>
    <w:rsid w:val="00576655"/>
  </w:style>
  <w:style w:type="character" w:customStyle="1" w:styleId="10">
    <w:name w:val="标题 1 字符"/>
    <w:basedOn w:val="a0"/>
    <w:link w:val="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af3">
    <w:name w:val="Bibliography"/>
    <w:basedOn w:val="a"/>
    <w:next w:val="a"/>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a0"/>
    <w:rsid w:val="000C5D45"/>
  </w:style>
  <w:style w:type="character" w:customStyle="1" w:styleId="UnresolvedMention2">
    <w:name w:val="Unresolved Mention2"/>
    <w:basedOn w:val="a0"/>
    <w:uiPriority w:val="99"/>
    <w:rsid w:val="00DE2805"/>
    <w:rPr>
      <w:color w:val="605E5C"/>
      <w:shd w:val="clear" w:color="auto" w:fill="E1DFDD"/>
    </w:rPr>
  </w:style>
  <w:style w:type="paragraph" w:styleId="af4">
    <w:name w:val="header"/>
    <w:basedOn w:val="a"/>
    <w:link w:val="af5"/>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af5">
    <w:name w:val="页眉 字符"/>
    <w:basedOn w:val="a0"/>
    <w:link w:val="af4"/>
    <w:uiPriority w:val="99"/>
    <w:rsid w:val="00E077BC"/>
    <w:rPr>
      <w:rFonts w:cs="Mangal"/>
      <w:sz w:val="24"/>
      <w:szCs w:val="21"/>
    </w:rPr>
  </w:style>
  <w:style w:type="character" w:customStyle="1" w:styleId="UnresolvedMention3">
    <w:name w:val="Unresolved Mention3"/>
    <w:basedOn w:val="a0"/>
    <w:uiPriority w:val="99"/>
    <w:rsid w:val="00515A19"/>
    <w:rPr>
      <w:color w:val="605E5C"/>
      <w:shd w:val="clear" w:color="auto" w:fill="E1DFDD"/>
    </w:rPr>
  </w:style>
  <w:style w:type="character" w:styleId="af6">
    <w:name w:val="FollowedHyperlink"/>
    <w:basedOn w:val="a0"/>
    <w:uiPriority w:val="99"/>
    <w:semiHidden/>
    <w:unhideWhenUsed/>
    <w:rsid w:val="00692A06"/>
    <w:rPr>
      <w:color w:val="954F72" w:themeColor="followedHyperlink"/>
      <w:u w:val="single"/>
    </w:rPr>
  </w:style>
  <w:style w:type="paragraph" w:styleId="af7">
    <w:name w:val="Normal (Web)"/>
    <w:basedOn w:val="a"/>
    <w:uiPriority w:val="99"/>
    <w:unhideWhenUsed/>
    <w:rsid w:val="009C1BD7"/>
    <w:pPr>
      <w:spacing w:before="100" w:beforeAutospacing="1" w:after="100" w:afterAutospacing="1"/>
    </w:pPr>
  </w:style>
  <w:style w:type="character" w:customStyle="1" w:styleId="UnresolvedMention4">
    <w:name w:val="Unresolved Mention4"/>
    <w:basedOn w:val="a0"/>
    <w:uiPriority w:val="99"/>
    <w:rsid w:val="000D2198"/>
    <w:rPr>
      <w:color w:val="605E5C"/>
      <w:shd w:val="clear" w:color="auto" w:fill="E1DFDD"/>
    </w:rPr>
  </w:style>
  <w:style w:type="character" w:customStyle="1" w:styleId="UnresolvedMention5">
    <w:name w:val="Unresolved Mention5"/>
    <w:basedOn w:val="a0"/>
    <w:uiPriority w:val="99"/>
    <w:rsid w:val="00C17A61"/>
    <w:rPr>
      <w:color w:val="605E5C"/>
      <w:shd w:val="clear" w:color="auto" w:fill="E1DFDD"/>
    </w:rPr>
  </w:style>
  <w:style w:type="paragraph" w:customStyle="1" w:styleId="EndNoteBibliographyTitle">
    <w:name w:val="EndNote Bibliography Title"/>
    <w:basedOn w:val="a"/>
    <w:link w:val="EndNoteBibliographyTitleChar"/>
    <w:rsid w:val="00C17A61"/>
    <w:pPr>
      <w:jc w:val="center"/>
    </w:pPr>
  </w:style>
  <w:style w:type="character" w:customStyle="1" w:styleId="EndNoteBibliographyTitleChar">
    <w:name w:val="EndNote Bibliography Title Char"/>
    <w:basedOn w:val="a0"/>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a"/>
    <w:link w:val="EndNoteBibliographyChar"/>
    <w:rsid w:val="00C17A61"/>
    <w:pPr>
      <w:jc w:val="both"/>
    </w:pPr>
  </w:style>
  <w:style w:type="character" w:customStyle="1" w:styleId="EndNoteBibliographyChar">
    <w:name w:val="EndNote Bibliography Char"/>
    <w:basedOn w:val="a0"/>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a0"/>
    <w:uiPriority w:val="99"/>
    <w:rsid w:val="00471486"/>
    <w:rPr>
      <w:color w:val="605E5C"/>
      <w:shd w:val="clear" w:color="auto" w:fill="E1DFDD"/>
    </w:rPr>
  </w:style>
  <w:style w:type="character" w:styleId="af8">
    <w:name w:val="Unresolved Mention"/>
    <w:basedOn w:val="a0"/>
    <w:uiPriority w:val="99"/>
    <w:rsid w:val="00AF00CF"/>
    <w:rPr>
      <w:color w:val="605E5C"/>
      <w:shd w:val="clear" w:color="auto" w:fill="E1DFDD"/>
    </w:rPr>
  </w:style>
  <w:style w:type="character" w:styleId="af9">
    <w:name w:val="page number"/>
    <w:basedOn w:val="a0"/>
    <w:uiPriority w:val="99"/>
    <w:semiHidden/>
    <w:unhideWhenUsed/>
    <w:rsid w:val="002A0F60"/>
  </w:style>
  <w:style w:type="table" w:styleId="afa">
    <w:name w:val="Table Grid"/>
    <w:basedOn w:val="a1"/>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20">
    <w:name w:val="2"/>
    <w:basedOn w:val="a1"/>
    <w:tblPr>
      <w:tblStyleRowBandSize w:val="1"/>
      <w:tblStyleColBandSize w:val="1"/>
    </w:tblPr>
  </w:style>
  <w:style w:type="table" w:customStyle="1" w:styleId="11">
    <w:name w:val="1"/>
    <w:basedOn w:val="a1"/>
    <w:tblPr>
      <w:tblStyleRowBandSize w:val="1"/>
      <w:tblStyleColBandSize w:val="1"/>
      <w:tblCellMar>
        <w:top w:w="100" w:type="dxa"/>
        <w:left w:w="100" w:type="dxa"/>
        <w:bottom w:w="100" w:type="dxa"/>
        <w:right w:w="100" w:type="dxa"/>
      </w:tblCellMar>
    </w:tblPr>
  </w:style>
  <w:style w:type="paragraph" w:styleId="afc">
    <w:name w:val="Date"/>
    <w:basedOn w:val="a"/>
    <w:next w:val="a"/>
    <w:link w:val="afd"/>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afd">
    <w:name w:val="日期 字符"/>
    <w:basedOn w:val="a0"/>
    <w:link w:val="afc"/>
    <w:uiPriority w:val="99"/>
    <w:semiHidden/>
    <w:rsid w:val="009B2D53"/>
    <w:rPr>
      <w:rFonts w:asciiTheme="minorHAnsi" w:eastAsiaTheme="minorEastAsia" w:hAnsiTheme="minorHAnsi" w:cstheme="minorBidi"/>
      <w:sz w:val="22"/>
      <w:szCs w:val="22"/>
      <w:lang w:eastAsia="zh-CN" w:bidi="ar-SA"/>
    </w:rPr>
  </w:style>
  <w:style w:type="character" w:customStyle="1" w:styleId="a8">
    <w:name w:val="页脚 字符"/>
    <w:basedOn w:val="a0"/>
    <w:link w:val="a7"/>
    <w:uiPriority w:val="99"/>
    <w:rsid w:val="009B2D53"/>
    <w:rPr>
      <w:rFonts w:ascii="Liberation Serif" w:eastAsia="AR PL SungtiL GB" w:hAnsi="Liberation Serif" w:cs="Lohit Devanagari"/>
      <w:kern w:val="2"/>
      <w:lang w:eastAsia="zh-CN" w:bidi="hi-IN"/>
    </w:rPr>
  </w:style>
  <w:style w:type="table" w:styleId="12">
    <w:name w:val="Plain Table 1"/>
    <w:basedOn w:val="a1"/>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e">
    <w:name w:val="Revision"/>
    <w:hidden/>
    <w:uiPriority w:val="99"/>
    <w:semiHidden/>
    <w:rsid w:val="00A66BDD"/>
    <w:rPr>
      <w:lang w:bidi="ar-SA"/>
    </w:rPr>
  </w:style>
  <w:style w:type="table" w:styleId="13">
    <w:name w:val="Grid Table 1 Light"/>
    <w:basedOn w:val="a1"/>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aff">
    <w:name w:val="Grid Table Light"/>
    <w:basedOn w:val="a1"/>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40">
    <w:name w:val="Plain Table 4"/>
    <w:basedOn w:val="a1"/>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Grid Table 2"/>
    <w:basedOn w:val="a1"/>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30">
    <w:name w:val="Plain Table 3"/>
    <w:basedOn w:val="a1"/>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a0"/>
    <w:rsid w:val="002174B5"/>
  </w:style>
  <w:style w:type="character" w:customStyle="1" w:styleId="mo">
    <w:name w:val="mo"/>
    <w:basedOn w:val="a0"/>
    <w:rsid w:val="002174B5"/>
  </w:style>
  <w:style w:type="character" w:customStyle="1" w:styleId="mn">
    <w:name w:val="mn"/>
    <w:basedOn w:val="a0"/>
    <w:rsid w:val="002174B5"/>
  </w:style>
  <w:style w:type="character" w:styleId="aff0">
    <w:name w:val="Strong"/>
    <w:basedOn w:val="a0"/>
    <w:uiPriority w:val="22"/>
    <w:qFormat/>
    <w:rsid w:val="00AF2967"/>
    <w:rPr>
      <w:b/>
      <w:bCs/>
    </w:rPr>
  </w:style>
  <w:style w:type="character" w:styleId="aff1">
    <w:name w:val="line number"/>
    <w:basedOn w:val="a0"/>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hyperlink" Target="https://github.com/lilywang1988/eSI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3</Pages>
  <Words>4302</Words>
  <Characters>2452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 Xuelin</cp:lastModifiedBy>
  <cp:revision>28</cp:revision>
  <cp:lastPrinted>2020-09-22T00:52:00Z</cp:lastPrinted>
  <dcterms:created xsi:type="dcterms:W3CDTF">2020-09-22T01:04:00Z</dcterms:created>
  <dcterms:modified xsi:type="dcterms:W3CDTF">2021-03-11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P9NVtRv1"/&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